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3B8363BF" w:rsidR="006305D7" w:rsidRPr="00846086" w:rsidRDefault="006305D7" w:rsidP="00846086">
      <w:pPr>
        <w:pStyle w:val="NormalWeb"/>
        <w:spacing w:before="0" w:beforeAutospacing="0" w:after="0" w:afterAutospacing="0"/>
      </w:pPr>
      <w:r w:rsidRPr="00846086">
        <w:rPr>
          <w:b/>
          <w:bCs/>
        </w:rPr>
        <w:t>TITLE:</w:t>
      </w:r>
    </w:p>
    <w:p w14:paraId="0C76090E" w14:textId="38A2FB9A" w:rsidR="007A4DD6" w:rsidRPr="00846086" w:rsidRDefault="008160E8" w:rsidP="00846086">
      <w:pPr>
        <w:rPr>
          <w:color w:val="auto"/>
        </w:rPr>
      </w:pPr>
      <w:r w:rsidRPr="00846086">
        <w:rPr>
          <w:color w:val="auto"/>
        </w:rPr>
        <w:t xml:space="preserve">Identification of </w:t>
      </w:r>
      <w:r w:rsidR="000A1A6D" w:rsidRPr="00846086">
        <w:rPr>
          <w:color w:val="auto"/>
        </w:rPr>
        <w:t>N</w:t>
      </w:r>
      <w:r w:rsidRPr="00846086">
        <w:rPr>
          <w:color w:val="auto"/>
        </w:rPr>
        <w:t xml:space="preserve">ovel </w:t>
      </w:r>
      <w:r w:rsidR="00B84670" w:rsidRPr="00846086">
        <w:rPr>
          <w:color w:val="auto"/>
        </w:rPr>
        <w:t xml:space="preserve">CK2 </w:t>
      </w:r>
      <w:r w:rsidR="000A1A6D" w:rsidRPr="00846086">
        <w:rPr>
          <w:color w:val="auto"/>
        </w:rPr>
        <w:t>Kinase Substrates U</w:t>
      </w:r>
      <w:r w:rsidRPr="00846086">
        <w:rPr>
          <w:color w:val="auto"/>
        </w:rPr>
        <w:t xml:space="preserve">sing a </w:t>
      </w:r>
      <w:r w:rsidR="000A1A6D" w:rsidRPr="00846086">
        <w:rPr>
          <w:color w:val="auto"/>
        </w:rPr>
        <w:t>Versatile Biochemical Approach</w:t>
      </w:r>
    </w:p>
    <w:p w14:paraId="2E300B21" w14:textId="77777777" w:rsidR="007A4DD6" w:rsidRPr="00846086" w:rsidRDefault="007A4DD6" w:rsidP="00846086">
      <w:pPr>
        <w:rPr>
          <w:b/>
          <w:bCs/>
        </w:rPr>
      </w:pPr>
    </w:p>
    <w:p w14:paraId="3D080DA3" w14:textId="43F29EA8" w:rsidR="006305D7" w:rsidRPr="00846086" w:rsidRDefault="006305D7" w:rsidP="00846086">
      <w:pPr>
        <w:rPr>
          <w:color w:val="808080" w:themeColor="background1" w:themeShade="80"/>
        </w:rPr>
      </w:pPr>
      <w:r w:rsidRPr="00846086">
        <w:rPr>
          <w:b/>
          <w:bCs/>
        </w:rPr>
        <w:t>AUTHORS</w:t>
      </w:r>
      <w:r w:rsidR="000B662E" w:rsidRPr="00846086">
        <w:rPr>
          <w:b/>
          <w:bCs/>
        </w:rPr>
        <w:t xml:space="preserve"> &amp; AFFILIATIONS</w:t>
      </w:r>
      <w:r w:rsidRPr="00846086">
        <w:rPr>
          <w:b/>
          <w:bCs/>
        </w:rPr>
        <w:t>:</w:t>
      </w:r>
    </w:p>
    <w:p w14:paraId="60FCB589" w14:textId="6F201012" w:rsidR="00D04A95" w:rsidRPr="00846086" w:rsidRDefault="00814258" w:rsidP="00846086">
      <w:pPr>
        <w:rPr>
          <w:color w:val="auto"/>
          <w:vertAlign w:val="superscript"/>
        </w:rPr>
      </w:pPr>
      <w:r w:rsidRPr="00846086">
        <w:rPr>
          <w:color w:val="auto"/>
        </w:rPr>
        <w:t>John E. Chojnowski</w:t>
      </w:r>
      <w:r w:rsidR="00846086" w:rsidRPr="00846086">
        <w:rPr>
          <w:color w:val="auto"/>
          <w:vertAlign w:val="superscript"/>
        </w:rPr>
        <w:t>1</w:t>
      </w:r>
      <w:r w:rsidRPr="00846086">
        <w:rPr>
          <w:color w:val="auto"/>
        </w:rPr>
        <w:t>, Emily A. McMillan</w:t>
      </w:r>
      <w:r w:rsidR="00846086" w:rsidRPr="00846086">
        <w:rPr>
          <w:color w:val="auto"/>
          <w:vertAlign w:val="superscript"/>
        </w:rPr>
        <w:t>1</w:t>
      </w:r>
      <w:r w:rsidRPr="00846086">
        <w:rPr>
          <w:color w:val="auto"/>
        </w:rPr>
        <w:t>, Todd I. Strochlic</w:t>
      </w:r>
      <w:r w:rsidR="00846086" w:rsidRPr="00846086">
        <w:rPr>
          <w:color w:val="auto"/>
          <w:vertAlign w:val="superscript"/>
        </w:rPr>
        <w:t>1</w:t>
      </w:r>
    </w:p>
    <w:p w14:paraId="4EE4CDB0" w14:textId="77777777" w:rsidR="000A1A6D" w:rsidRPr="00846086" w:rsidRDefault="000A1A6D" w:rsidP="00846086">
      <w:pPr>
        <w:rPr>
          <w:color w:val="auto"/>
        </w:rPr>
      </w:pPr>
    </w:p>
    <w:p w14:paraId="72BA14FA" w14:textId="14CE0520" w:rsidR="007B64E2" w:rsidRPr="00846086" w:rsidRDefault="0096509B" w:rsidP="00846086">
      <w:pPr>
        <w:rPr>
          <w:color w:val="auto"/>
        </w:rPr>
      </w:pPr>
      <w:r w:rsidRPr="00846086">
        <w:rPr>
          <w:color w:val="auto"/>
          <w:vertAlign w:val="superscript"/>
        </w:rPr>
        <w:t>1</w:t>
      </w:r>
      <w:r w:rsidRPr="00846086">
        <w:rPr>
          <w:color w:val="auto"/>
        </w:rPr>
        <w:t>Department of Biochemistry and Molecular Biology, Drexel University College of Medicine, Philadelphia, PA, USA</w:t>
      </w:r>
    </w:p>
    <w:p w14:paraId="3EA7586B" w14:textId="73AE3CB6" w:rsidR="000A1A6D" w:rsidRPr="00846086" w:rsidRDefault="000A1A6D" w:rsidP="00846086">
      <w:pPr>
        <w:rPr>
          <w:color w:val="auto"/>
        </w:rPr>
      </w:pPr>
    </w:p>
    <w:p w14:paraId="7E5C18AF" w14:textId="29D5B3B0" w:rsidR="000A1A6D" w:rsidRPr="00846086" w:rsidRDefault="0082107B" w:rsidP="00846086">
      <w:pPr>
        <w:rPr>
          <w:color w:val="auto"/>
        </w:rPr>
      </w:pPr>
      <w:hyperlink r:id="rId8" w:history="1">
        <w:r w:rsidR="000A1A6D" w:rsidRPr="00846086">
          <w:rPr>
            <w:rStyle w:val="Hyperlink"/>
            <w:u w:val="none"/>
          </w:rPr>
          <w:t>jec364@drexel.edu</w:t>
        </w:r>
      </w:hyperlink>
    </w:p>
    <w:p w14:paraId="58C42D01" w14:textId="37187E0D" w:rsidR="000A1A6D" w:rsidRPr="00846086" w:rsidRDefault="0082107B" w:rsidP="00846086">
      <w:pPr>
        <w:rPr>
          <w:color w:val="auto"/>
        </w:rPr>
      </w:pPr>
      <w:hyperlink r:id="rId9" w:history="1">
        <w:r w:rsidR="000A1A6D" w:rsidRPr="00846086">
          <w:rPr>
            <w:rStyle w:val="Hyperlink"/>
            <w:u w:val="none"/>
          </w:rPr>
          <w:t>emilyashcraft@gmail.com</w:t>
        </w:r>
      </w:hyperlink>
    </w:p>
    <w:p w14:paraId="0B8C3212" w14:textId="77777777" w:rsidR="000A1A6D" w:rsidRPr="00846086" w:rsidRDefault="000A1A6D" w:rsidP="00846086">
      <w:pPr>
        <w:rPr>
          <w:color w:val="auto"/>
        </w:rPr>
      </w:pPr>
    </w:p>
    <w:p w14:paraId="455BAC03" w14:textId="676AA19C" w:rsidR="000A1A6D" w:rsidRPr="00846086" w:rsidRDefault="0096509B" w:rsidP="00846086">
      <w:pPr>
        <w:rPr>
          <w:color w:val="auto"/>
        </w:rPr>
      </w:pPr>
      <w:r w:rsidRPr="00846086">
        <w:rPr>
          <w:color w:val="auto"/>
        </w:rPr>
        <w:t xml:space="preserve">Corresponding Author: </w:t>
      </w:r>
    </w:p>
    <w:p w14:paraId="1758288A" w14:textId="59B30F38" w:rsidR="0096509B" w:rsidRPr="00846086" w:rsidRDefault="0096509B" w:rsidP="00846086">
      <w:pPr>
        <w:rPr>
          <w:color w:val="auto"/>
        </w:rPr>
      </w:pPr>
      <w:r w:rsidRPr="00846086">
        <w:rPr>
          <w:color w:val="auto"/>
        </w:rPr>
        <w:t xml:space="preserve">Todd I. </w:t>
      </w:r>
      <w:proofErr w:type="spellStart"/>
      <w:r w:rsidRPr="00846086">
        <w:rPr>
          <w:color w:val="auto"/>
        </w:rPr>
        <w:t>Strochlic</w:t>
      </w:r>
      <w:proofErr w:type="spellEnd"/>
    </w:p>
    <w:p w14:paraId="2E162413" w14:textId="31F1874A" w:rsidR="0096509B" w:rsidRPr="00846086" w:rsidRDefault="0082107B" w:rsidP="00846086">
      <w:pPr>
        <w:rPr>
          <w:color w:val="auto"/>
        </w:rPr>
      </w:pPr>
      <w:hyperlink r:id="rId10" w:history="1">
        <w:r w:rsidR="0096509B" w:rsidRPr="00846086">
          <w:rPr>
            <w:rStyle w:val="Hyperlink"/>
            <w:u w:val="none"/>
          </w:rPr>
          <w:t>tis35@drexel.edu</w:t>
        </w:r>
      </w:hyperlink>
    </w:p>
    <w:p w14:paraId="3C9B5298" w14:textId="77777777" w:rsidR="00814258" w:rsidRPr="00846086" w:rsidRDefault="00814258" w:rsidP="00846086">
      <w:pPr>
        <w:rPr>
          <w:bCs/>
          <w:color w:val="808080" w:themeColor="background1" w:themeShade="80"/>
        </w:rPr>
      </w:pPr>
    </w:p>
    <w:p w14:paraId="71B79AC9" w14:textId="7D684E79" w:rsidR="006305D7" w:rsidRPr="00846086" w:rsidRDefault="006305D7" w:rsidP="00846086">
      <w:pPr>
        <w:pStyle w:val="NormalWeb"/>
        <w:spacing w:before="0" w:beforeAutospacing="0" w:after="0" w:afterAutospacing="0"/>
      </w:pPr>
      <w:r w:rsidRPr="00846086">
        <w:rPr>
          <w:b/>
          <w:bCs/>
        </w:rPr>
        <w:t>KEYWORDS:</w:t>
      </w:r>
      <w:r w:rsidRPr="00846086">
        <w:t xml:space="preserve"> </w:t>
      </w:r>
    </w:p>
    <w:p w14:paraId="1CB4E390" w14:textId="2E6A3C62" w:rsidR="006305D7" w:rsidRPr="00846086" w:rsidRDefault="00814258" w:rsidP="00846086">
      <w:pPr>
        <w:pStyle w:val="NormalWeb"/>
        <w:spacing w:before="0" w:beforeAutospacing="0" w:after="0" w:afterAutospacing="0"/>
        <w:rPr>
          <w:color w:val="auto"/>
        </w:rPr>
      </w:pPr>
      <w:r w:rsidRPr="00846086">
        <w:rPr>
          <w:color w:val="auto"/>
        </w:rPr>
        <w:t>Casein kinase 2; CK2, protein kinase; substrate identification; phosphorylation; kinase assay; chemical biology</w:t>
      </w:r>
    </w:p>
    <w:p w14:paraId="633F737B" w14:textId="77777777" w:rsidR="00814258" w:rsidRPr="00846086" w:rsidRDefault="00814258" w:rsidP="00846086">
      <w:pPr>
        <w:pStyle w:val="NormalWeb"/>
        <w:spacing w:before="0" w:beforeAutospacing="0" w:after="0" w:afterAutospacing="0"/>
      </w:pPr>
    </w:p>
    <w:p w14:paraId="628AC4B5" w14:textId="4AF1EA9B" w:rsidR="006305D7" w:rsidRPr="00846086" w:rsidRDefault="000A1A6D" w:rsidP="00846086">
      <w:r w:rsidRPr="00846086">
        <w:rPr>
          <w:b/>
          <w:bCs/>
        </w:rPr>
        <w:t>SUMMARY</w:t>
      </w:r>
      <w:r w:rsidR="006305D7" w:rsidRPr="00846086">
        <w:rPr>
          <w:b/>
          <w:bCs/>
        </w:rPr>
        <w:t>:</w:t>
      </w:r>
      <w:r w:rsidR="006305D7" w:rsidRPr="00846086">
        <w:t xml:space="preserve"> </w:t>
      </w:r>
    </w:p>
    <w:p w14:paraId="761028D6" w14:textId="30E7690D" w:rsidR="006305D7" w:rsidRPr="00846086" w:rsidRDefault="00CD2969" w:rsidP="00846086">
      <w:pPr>
        <w:rPr>
          <w:color w:val="auto"/>
        </w:rPr>
      </w:pPr>
      <w:r w:rsidRPr="00846086">
        <w:rPr>
          <w:color w:val="auto"/>
        </w:rPr>
        <w:t xml:space="preserve">The objective of this protocol is to label, enrich, and identify substrates of protein kinase CK2 from a complex biological </w:t>
      </w:r>
      <w:r w:rsidR="00AB5111" w:rsidRPr="00846086">
        <w:rPr>
          <w:color w:val="auto"/>
        </w:rPr>
        <w:t>sample</w:t>
      </w:r>
      <w:r w:rsidR="00CF28FB" w:rsidRPr="00846086">
        <w:rPr>
          <w:color w:val="auto"/>
        </w:rPr>
        <w:t xml:space="preserve"> such as a cell lysate or tissue homogenate</w:t>
      </w:r>
      <w:r w:rsidR="003D1133" w:rsidRPr="00846086">
        <w:rPr>
          <w:color w:val="auto"/>
        </w:rPr>
        <w:t xml:space="preserve">. </w:t>
      </w:r>
      <w:r w:rsidRPr="00846086">
        <w:rPr>
          <w:color w:val="auto"/>
        </w:rPr>
        <w:t>This method leverage</w:t>
      </w:r>
      <w:r w:rsidR="00CF28FB" w:rsidRPr="00846086">
        <w:rPr>
          <w:color w:val="auto"/>
        </w:rPr>
        <w:t>s unique aspects of CK2 biology for this purpose.</w:t>
      </w:r>
    </w:p>
    <w:p w14:paraId="62EE42CF" w14:textId="77777777" w:rsidR="00CD2969" w:rsidRPr="00846086" w:rsidRDefault="00CD2969" w:rsidP="00846086"/>
    <w:p w14:paraId="64FB8590" w14:textId="37077ABE" w:rsidR="006305D7" w:rsidRPr="00846086" w:rsidRDefault="006305D7" w:rsidP="00846086">
      <w:pPr>
        <w:rPr>
          <w:color w:val="808080"/>
        </w:rPr>
      </w:pPr>
      <w:r w:rsidRPr="00846086">
        <w:rPr>
          <w:b/>
          <w:bCs/>
        </w:rPr>
        <w:t>ABSTRACT:</w:t>
      </w:r>
      <w:r w:rsidRPr="00846086">
        <w:t xml:space="preserve"> </w:t>
      </w:r>
    </w:p>
    <w:p w14:paraId="4C7D5FD5" w14:textId="2F89A5F1" w:rsidR="006305D7" w:rsidRPr="00846086" w:rsidRDefault="009946CC" w:rsidP="00846086">
      <w:pPr>
        <w:rPr>
          <w:color w:val="auto"/>
        </w:rPr>
      </w:pPr>
      <w:r w:rsidRPr="00846086">
        <w:t>The study of kinase-substrate relationships is essential to gain a complete understanding of the functions of these enzymes and their downstream targets in both physiolog</w:t>
      </w:r>
      <w:r w:rsidR="00B73079" w:rsidRPr="00846086">
        <w:t>ical and pathological states</w:t>
      </w:r>
      <w:r w:rsidRPr="00846086">
        <w:t xml:space="preserve">. CK2 </w:t>
      </w:r>
      <w:r w:rsidR="00D76466" w:rsidRPr="00846086">
        <w:t xml:space="preserve">is an evolutionarily conserved </w:t>
      </w:r>
      <w:r w:rsidRPr="00846086">
        <w:t xml:space="preserve">serine/threonine kinase with a growing list of </w:t>
      </w:r>
      <w:r w:rsidR="00EC4F10" w:rsidRPr="00846086">
        <w:t>hundreds of</w:t>
      </w:r>
      <w:r w:rsidRPr="00846086">
        <w:t xml:space="preserve"> substrates</w:t>
      </w:r>
      <w:r w:rsidR="002647B1" w:rsidRPr="00846086">
        <w:t xml:space="preserve"> involved in multiple cellular processes. </w:t>
      </w:r>
      <w:r w:rsidRPr="00846086">
        <w:t xml:space="preserve">Due to its pleiotropic properties, identifying and characterizing a comprehensive set of CK2 substrates has been particularly challenging and remains a hurdle in the study of this </w:t>
      </w:r>
      <w:r w:rsidR="002647B1" w:rsidRPr="00846086">
        <w:t>important</w:t>
      </w:r>
      <w:r w:rsidRPr="00846086">
        <w:t xml:space="preserve"> enzyme. To address this challenge, we have devised a versatile experimental strategy that enables the targeted enrichment and identification of putative CK2 substrates. This protocol takes advantage of the unique dual co-substrate specificity of CK2 allowing for </w:t>
      </w:r>
      <w:r w:rsidR="00BB5428" w:rsidRPr="00846086">
        <w:t xml:space="preserve">specific </w:t>
      </w:r>
      <w:proofErr w:type="spellStart"/>
      <w:r w:rsidRPr="00846086">
        <w:t>thiophosphorylation</w:t>
      </w:r>
      <w:proofErr w:type="spellEnd"/>
      <w:r w:rsidRPr="00846086">
        <w:t xml:space="preserve"> of its substrates in a cell or tissue lysate.</w:t>
      </w:r>
      <w:r w:rsidR="000A1A6D" w:rsidRPr="00846086">
        <w:t xml:space="preserve"> </w:t>
      </w:r>
      <w:r w:rsidRPr="00846086">
        <w:t xml:space="preserve">These substrate proteins </w:t>
      </w:r>
      <w:r w:rsidR="00BB5428" w:rsidRPr="00846086">
        <w:t xml:space="preserve">are subsequently </w:t>
      </w:r>
      <w:r w:rsidRPr="00846086">
        <w:t>alkylated, immunoprecipitated, and identified by liquid chromatograp</w:t>
      </w:r>
      <w:r w:rsidR="0008675D" w:rsidRPr="00846086">
        <w:t>hy/tandem mass spectrometry (LC-MS/</w:t>
      </w:r>
      <w:r w:rsidRPr="00846086">
        <w:t xml:space="preserve">MS). We have </w:t>
      </w:r>
      <w:r w:rsidR="000C3ED1" w:rsidRPr="00846086">
        <w:t>previously</w:t>
      </w:r>
      <w:r w:rsidRPr="00846086">
        <w:t xml:space="preserve"> used this approach to </w:t>
      </w:r>
      <w:r w:rsidR="000C3ED1" w:rsidRPr="00846086">
        <w:t xml:space="preserve">successfully </w:t>
      </w:r>
      <w:r w:rsidRPr="00846086">
        <w:t xml:space="preserve">identify CK2 substrates from </w:t>
      </w:r>
      <w:r w:rsidRPr="00846086">
        <w:rPr>
          <w:i/>
        </w:rPr>
        <w:t>Drosophila</w:t>
      </w:r>
      <w:r w:rsidR="000C3ED1" w:rsidRPr="00846086">
        <w:t xml:space="preserve"> ovaries </w:t>
      </w:r>
      <w:r w:rsidRPr="00846086">
        <w:t xml:space="preserve">and </w:t>
      </w:r>
      <w:r w:rsidR="000C3ED1" w:rsidRPr="00846086">
        <w:t xml:space="preserve">here we extend the application of this protocol </w:t>
      </w:r>
      <w:r w:rsidR="00BB5428" w:rsidRPr="00846086">
        <w:t>to</w:t>
      </w:r>
      <w:r w:rsidR="000C3ED1" w:rsidRPr="00846086">
        <w:t xml:space="preserve"> </w:t>
      </w:r>
      <w:r w:rsidRPr="00846086">
        <w:t>human glioblastoma cells, illustrating the adaptability of this method to investigate the biological roles of this kinase in various model organisms and experimental systems.</w:t>
      </w:r>
    </w:p>
    <w:p w14:paraId="7CD04F6D" w14:textId="77777777" w:rsidR="009946CC" w:rsidRPr="00846086" w:rsidRDefault="009946CC" w:rsidP="00846086"/>
    <w:p w14:paraId="00D25F73" w14:textId="30EA2DC8" w:rsidR="006305D7" w:rsidRPr="00846086" w:rsidRDefault="006305D7" w:rsidP="00846086">
      <w:pPr>
        <w:rPr>
          <w:color w:val="808080"/>
        </w:rPr>
      </w:pPr>
      <w:r w:rsidRPr="00846086">
        <w:rPr>
          <w:b/>
        </w:rPr>
        <w:t>INTRODUCTION</w:t>
      </w:r>
      <w:r w:rsidRPr="00846086">
        <w:rPr>
          <w:b/>
          <w:bCs/>
        </w:rPr>
        <w:t>:</w:t>
      </w:r>
      <w:r w:rsidRPr="00846086">
        <w:t xml:space="preserve"> </w:t>
      </w:r>
    </w:p>
    <w:p w14:paraId="79506A22" w14:textId="1D18473F" w:rsidR="000A6D39" w:rsidRPr="00846086" w:rsidRDefault="00D506D2" w:rsidP="00846086">
      <w:pPr>
        <w:rPr>
          <w:color w:val="auto"/>
        </w:rPr>
      </w:pPr>
      <w:r w:rsidRPr="00846086">
        <w:rPr>
          <w:color w:val="auto"/>
        </w:rPr>
        <w:t xml:space="preserve">Protein kinases are key components of signal transduction cascades. Phosphorylation of </w:t>
      </w:r>
      <w:r w:rsidRPr="00846086">
        <w:rPr>
          <w:color w:val="auto"/>
        </w:rPr>
        <w:lastRenderedPageBreak/>
        <w:t xml:space="preserve">substrate proteins by </w:t>
      </w:r>
      <w:r w:rsidR="0024089D" w:rsidRPr="00846086">
        <w:rPr>
          <w:color w:val="auto"/>
        </w:rPr>
        <w:t>these enzymes</w:t>
      </w:r>
      <w:r w:rsidRPr="00846086">
        <w:rPr>
          <w:color w:val="auto"/>
        </w:rPr>
        <w:t xml:space="preserve"> elicits biological responses that </w:t>
      </w:r>
      <w:r w:rsidR="0024089D" w:rsidRPr="00846086">
        <w:rPr>
          <w:color w:val="auto"/>
        </w:rPr>
        <w:t xml:space="preserve">regulate critical events </w:t>
      </w:r>
      <w:r w:rsidR="00F20705" w:rsidRPr="00846086">
        <w:rPr>
          <w:color w:val="auto"/>
        </w:rPr>
        <w:t>controlling</w:t>
      </w:r>
      <w:r w:rsidRPr="00846086">
        <w:rPr>
          <w:color w:val="auto"/>
        </w:rPr>
        <w:t xml:space="preserve"> </w:t>
      </w:r>
      <w:r w:rsidR="0024089D" w:rsidRPr="00846086">
        <w:rPr>
          <w:color w:val="auto"/>
        </w:rPr>
        <w:t xml:space="preserve">cell division, </w:t>
      </w:r>
      <w:r w:rsidRPr="00846086">
        <w:rPr>
          <w:color w:val="auto"/>
        </w:rPr>
        <w:t xml:space="preserve">metabolism, </w:t>
      </w:r>
      <w:r w:rsidR="0024089D" w:rsidRPr="00846086">
        <w:rPr>
          <w:color w:val="auto"/>
        </w:rPr>
        <w:t>and differentiation</w:t>
      </w:r>
      <w:r w:rsidR="006C1809" w:rsidRPr="00846086">
        <w:rPr>
          <w:color w:val="auto"/>
        </w:rPr>
        <w:t>, among others</w:t>
      </w:r>
      <w:r w:rsidR="00D76466" w:rsidRPr="00846086">
        <w:rPr>
          <w:color w:val="auto"/>
        </w:rPr>
        <w:t>.</w:t>
      </w:r>
      <w:r w:rsidR="000A1A6D" w:rsidRPr="00846086">
        <w:rPr>
          <w:color w:val="auto"/>
        </w:rPr>
        <w:t xml:space="preserve"> </w:t>
      </w:r>
      <w:r w:rsidR="002B6D49" w:rsidRPr="00846086">
        <w:rPr>
          <w:color w:val="auto"/>
        </w:rPr>
        <w:t xml:space="preserve">CK2 is </w:t>
      </w:r>
      <w:r w:rsidR="00D76466" w:rsidRPr="00846086">
        <w:rPr>
          <w:color w:val="auto"/>
        </w:rPr>
        <w:t>a ubiquitously expressed</w:t>
      </w:r>
      <w:r w:rsidR="00000553" w:rsidRPr="00846086">
        <w:rPr>
          <w:color w:val="auto"/>
        </w:rPr>
        <w:t>, acidophilic</w:t>
      </w:r>
      <w:r w:rsidR="00D76466" w:rsidRPr="00846086">
        <w:rPr>
          <w:color w:val="auto"/>
        </w:rPr>
        <w:t xml:space="preserve"> </w:t>
      </w:r>
      <w:r w:rsidR="008716C7" w:rsidRPr="00846086">
        <w:rPr>
          <w:color w:val="auto"/>
        </w:rPr>
        <w:t xml:space="preserve">serine/threonine kinase </w:t>
      </w:r>
      <w:r w:rsidR="007760B4" w:rsidRPr="00846086">
        <w:rPr>
          <w:color w:val="auto"/>
        </w:rPr>
        <w:t xml:space="preserve">that is </w:t>
      </w:r>
      <w:r w:rsidR="00D76466" w:rsidRPr="00846086">
        <w:rPr>
          <w:color w:val="auto"/>
        </w:rPr>
        <w:t xml:space="preserve">conserved from yeast to humans </w:t>
      </w:r>
      <w:r w:rsidR="007760B4" w:rsidRPr="00846086">
        <w:rPr>
          <w:color w:val="auto"/>
        </w:rPr>
        <w:t xml:space="preserve">and </w:t>
      </w:r>
      <w:r w:rsidR="00D76466" w:rsidRPr="00846086">
        <w:rPr>
          <w:color w:val="auto"/>
        </w:rPr>
        <w:t>that plays important roles in many cellular processes ranging from transcriptional regulation to cell cycle progression to apoptosis</w:t>
      </w:r>
      <w:r w:rsidR="004F0781" w:rsidRPr="00846086">
        <w:rPr>
          <w:color w:val="auto"/>
        </w:rPr>
        <w:fldChar w:fldCharType="begin">
          <w:fldData xml:space="preserve">PEVuZE5vdGU+PENpdGU+PEF1dGhvcj5MaXRjaGZpZWxkPC9BdXRob3I+PFllYXI+MjAwMzwvWWVh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</w:fldData>
        </w:fldChar>
      </w:r>
      <w:r w:rsidR="00E52A77" w:rsidRPr="00846086">
        <w:rPr>
          <w:color w:val="auto"/>
        </w:rPr>
        <w:instrText xml:space="preserve"> ADDIN EN.CITE </w:instrText>
      </w:r>
      <w:r w:rsidR="00E52A77" w:rsidRPr="00846086">
        <w:rPr>
          <w:color w:val="auto"/>
        </w:rPr>
        <w:fldChar w:fldCharType="begin">
          <w:fldData xml:space="preserve">PEVuZE5vdGU+PENpdGU+PEF1dGhvcj5MaXRjaGZpZWxkPC9BdXRob3I+PFllYXI+MjAwMzwvWWVh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</w:fldData>
        </w:fldChar>
      </w:r>
      <w:r w:rsidR="00E52A77" w:rsidRPr="00846086">
        <w:rPr>
          <w:color w:val="auto"/>
        </w:rPr>
        <w:instrText xml:space="preserve"> ADDIN EN.CITE.DATA </w:instrText>
      </w:r>
      <w:r w:rsidR="00E52A77" w:rsidRPr="00846086">
        <w:rPr>
          <w:color w:val="auto"/>
        </w:rPr>
      </w:r>
      <w:r w:rsidR="00E52A77" w:rsidRPr="00846086">
        <w:rPr>
          <w:color w:val="auto"/>
        </w:rPr>
        <w:fldChar w:fldCharType="end"/>
      </w:r>
      <w:r w:rsidR="004F0781" w:rsidRPr="00846086">
        <w:rPr>
          <w:color w:val="auto"/>
        </w:rPr>
      </w:r>
      <w:r w:rsidR="004F0781" w:rsidRPr="00846086">
        <w:rPr>
          <w:color w:val="auto"/>
        </w:rPr>
        <w:fldChar w:fldCharType="separate"/>
      </w:r>
      <w:r w:rsidR="00E52A77" w:rsidRPr="00846086">
        <w:rPr>
          <w:noProof/>
          <w:color w:val="auto"/>
          <w:vertAlign w:val="superscript"/>
        </w:rPr>
        <w:t>1-3</w:t>
      </w:r>
      <w:r w:rsidR="004F0781" w:rsidRPr="00846086">
        <w:rPr>
          <w:color w:val="auto"/>
        </w:rPr>
        <w:fldChar w:fldCharType="end"/>
      </w:r>
      <w:r w:rsidR="00D76466" w:rsidRPr="00846086">
        <w:rPr>
          <w:color w:val="auto"/>
        </w:rPr>
        <w:t xml:space="preserve">. </w:t>
      </w:r>
      <w:r w:rsidR="00241EF1" w:rsidRPr="00846086">
        <w:rPr>
          <w:color w:val="auto"/>
        </w:rPr>
        <w:t xml:space="preserve">The </w:t>
      </w:r>
      <w:r w:rsidR="00705DF0" w:rsidRPr="00846086">
        <w:rPr>
          <w:color w:val="auto"/>
        </w:rPr>
        <w:t xml:space="preserve">enzyme is a </w:t>
      </w:r>
      <w:proofErr w:type="spellStart"/>
      <w:r w:rsidR="00705DF0" w:rsidRPr="00846086">
        <w:rPr>
          <w:color w:val="auto"/>
        </w:rPr>
        <w:t>heterotetramer</w:t>
      </w:r>
      <w:proofErr w:type="spellEnd"/>
      <w:r w:rsidR="00705DF0" w:rsidRPr="00846086">
        <w:rPr>
          <w:color w:val="auto"/>
        </w:rPr>
        <w:t xml:space="preserve"> composed of two catalytic </w:t>
      </w:r>
      <w:r w:rsidR="00846CF3" w:rsidRPr="00846086">
        <w:rPr>
          <w:color w:val="auto"/>
        </w:rPr>
        <w:t>α</w:t>
      </w:r>
      <w:r w:rsidR="00705DF0" w:rsidRPr="00846086">
        <w:rPr>
          <w:color w:val="auto"/>
        </w:rPr>
        <w:t xml:space="preserve"> (or </w:t>
      </w:r>
      <w:r w:rsidR="00454219" w:rsidRPr="00846086">
        <w:rPr>
          <w:color w:val="auto"/>
        </w:rPr>
        <w:t>α</w:t>
      </w:r>
      <w:r w:rsidR="00705DF0" w:rsidRPr="00846086">
        <w:rPr>
          <w:color w:val="auto"/>
        </w:rPr>
        <w:t xml:space="preserve">’) subunits and two regulatory </w:t>
      </w:r>
      <w:r w:rsidR="00454219" w:rsidRPr="00846086">
        <w:rPr>
          <w:color w:val="auto"/>
        </w:rPr>
        <w:t>β</w:t>
      </w:r>
      <w:r w:rsidR="00705DF0" w:rsidRPr="00846086">
        <w:rPr>
          <w:color w:val="auto"/>
        </w:rPr>
        <w:t xml:space="preserve"> subunits</w:t>
      </w:r>
      <w:r w:rsidR="004F0781" w:rsidRPr="00846086">
        <w:rPr>
          <w:color w:val="auto"/>
        </w:rPr>
        <w:fldChar w:fldCharType="begin"/>
      </w:r>
      <w:r w:rsidR="00E52A77" w:rsidRPr="00846086">
        <w:rPr>
          <w:color w:val="auto"/>
        </w:rPr>
        <w:instrText xml:space="preserve"> ADDIN EN.CITE &lt;EndNote&gt;&lt;Cite&gt;&lt;Author&gt;Niefind&lt;/Author&gt;&lt;Year&gt;2001&lt;/Year&gt;&lt;RecNum&gt;25&lt;/RecNum&gt;&lt;DisplayText&gt;&lt;style face="superscript"&gt;4&lt;/style&gt;&lt;/DisplayText&gt;&lt;record&gt;&lt;rec-number&gt;25&lt;/rec-number&gt;&lt;foreign-keys&gt;&lt;key app="EN" db-id="2xe9vf2zxwvx5qese0avrfdzx0seddesaf9f" timestamp="1535748897"&gt;25&lt;/key&gt;&lt;/foreign-keys&gt;&lt;ref-type name="Journal Article"&gt;17&lt;/ref-type&gt;&lt;contributors&gt;&lt;authors&gt;&lt;author&gt;Niefind, K.&lt;/author&gt;&lt;author&gt;Guerra, B.&lt;/author&gt;&lt;author&gt;Ermakowa, I.&lt;/author&gt;&lt;author&gt;Issinger, O. G.&lt;/author&gt;&lt;/authors&gt;&lt;/contributors&gt;&lt;auth-address&gt;Universitat zu Koln, Institut fur Biochemie, Zulpicher Strasse 47, D-50674 Koln, Germany. Karsten.Niefind@uni-koeln.de&lt;/auth-address&gt;&lt;titles&gt;&lt;title&gt;Crystal structure of human protein kinase CK2: insights into basic properties of the CK2 holoenzyme&lt;/title&gt;&lt;secondary-title&gt;EMBO J&lt;/secondary-title&gt;&lt;/titles&gt;&lt;periodical&gt;&lt;full-title&gt;EMBO J&lt;/full-title&gt;&lt;/periodical&gt;&lt;pages&gt;5320-31&lt;/pages&gt;&lt;volume&gt;20&lt;/volume&gt;&lt;number&gt;19&lt;/number&gt;&lt;edition&gt;2001/09/28&lt;/edition&gt;&lt;keywords&gt;&lt;keyword&gt;Amino Acid Sequence&lt;/keyword&gt;&lt;keyword&gt;Casein Kinase II&lt;/keyword&gt;&lt;keyword&gt;Catalytic Domain&lt;/keyword&gt;&lt;keyword&gt;Crystallography, X-Ray&lt;/keyword&gt;&lt;keyword&gt;Holoenzymes/chemistry&lt;/keyword&gt;&lt;keyword&gt;Humans&lt;/keyword&gt;&lt;keyword&gt;Models, Molecular&lt;/keyword&gt;&lt;keyword&gt;Molecular Sequence Data&lt;/keyword&gt;&lt;keyword&gt;Motion&lt;/keyword&gt;&lt;keyword&gt;Peptide Fragments/chemistry&lt;/keyword&gt;&lt;keyword&gt;Protein Structure, Tertiary&lt;/keyword&gt;&lt;keyword&gt;Protein-Serine-Threonine Kinases/*chemistry&lt;/keyword&gt;&lt;keyword&gt;Recombinant Proteins/chemistry&lt;/keyword&gt;&lt;keyword&gt;Static Electricity&lt;/keyword&gt;&lt;/keywords&gt;&lt;dates&gt;&lt;year&gt;2001&lt;/year&gt;&lt;pub-dates&gt;&lt;date&gt;Oct 1&lt;/date&gt;&lt;/pub-dates&gt;&lt;/dates&gt;&lt;isbn&gt;0261-4189 (Print)&amp;#xD;0261-4189 (Linking)&lt;/isbn&gt;&lt;accession-num&gt;11574463&lt;/accession-num&gt;&lt;urls&gt;&lt;related-urls&gt;&lt;url&gt;https://www.ncbi.nlm.nih.gov/pubmed/11574463&lt;/url&gt;&lt;/related-urls&gt;&lt;/urls&gt;&lt;custom2&gt;PMC125641&lt;/custom2&gt;&lt;electronic-resource-num&gt;10.1093/emboj/20.19.5320&lt;/electronic-resource-num&gt;&lt;/record&gt;&lt;/Cite&gt;&lt;/EndNote&gt;</w:instrText>
      </w:r>
      <w:r w:rsidR="004F0781" w:rsidRPr="00846086">
        <w:rPr>
          <w:color w:val="auto"/>
        </w:rPr>
        <w:fldChar w:fldCharType="separate"/>
      </w:r>
      <w:r w:rsidR="00E52A77" w:rsidRPr="00846086">
        <w:rPr>
          <w:noProof/>
          <w:color w:val="auto"/>
          <w:vertAlign w:val="superscript"/>
        </w:rPr>
        <w:t>4</w:t>
      </w:r>
      <w:r w:rsidR="004F0781" w:rsidRPr="00846086">
        <w:rPr>
          <w:color w:val="auto"/>
        </w:rPr>
        <w:fldChar w:fldCharType="end"/>
      </w:r>
      <w:r w:rsidR="00705DF0" w:rsidRPr="00846086">
        <w:rPr>
          <w:color w:val="auto"/>
        </w:rPr>
        <w:t xml:space="preserve">. </w:t>
      </w:r>
      <w:r w:rsidR="008445EC" w:rsidRPr="00846086">
        <w:rPr>
          <w:color w:val="auto"/>
        </w:rPr>
        <w:t xml:space="preserve">In addition to being </w:t>
      </w:r>
      <w:r w:rsidR="006C1809" w:rsidRPr="00846086">
        <w:rPr>
          <w:color w:val="auto"/>
        </w:rPr>
        <w:t xml:space="preserve">highly </w:t>
      </w:r>
      <w:r w:rsidR="008445EC" w:rsidRPr="00846086">
        <w:rPr>
          <w:color w:val="auto"/>
        </w:rPr>
        <w:t>pleiotropic</w:t>
      </w:r>
      <w:r w:rsidR="00303155" w:rsidRPr="00846086">
        <w:rPr>
          <w:color w:val="auto"/>
        </w:rPr>
        <w:t xml:space="preserve">, </w:t>
      </w:r>
      <w:r w:rsidR="00BB2E05" w:rsidRPr="00846086">
        <w:rPr>
          <w:color w:val="auto"/>
        </w:rPr>
        <w:t xml:space="preserve">CK2 exhibits </w:t>
      </w:r>
      <w:r w:rsidR="00303155" w:rsidRPr="00846086">
        <w:rPr>
          <w:color w:val="auto"/>
        </w:rPr>
        <w:t xml:space="preserve">two other unusual </w:t>
      </w:r>
      <w:r w:rsidR="008445EC" w:rsidRPr="00846086">
        <w:rPr>
          <w:color w:val="auto"/>
        </w:rPr>
        <w:t xml:space="preserve">characteristics that complicate </w:t>
      </w:r>
      <w:r w:rsidR="00B01858" w:rsidRPr="00846086">
        <w:rPr>
          <w:color w:val="auto"/>
        </w:rPr>
        <w:t xml:space="preserve">its </w:t>
      </w:r>
      <w:r w:rsidR="008445EC" w:rsidRPr="00846086">
        <w:rPr>
          <w:color w:val="auto"/>
        </w:rPr>
        <w:t>analysis</w:t>
      </w:r>
      <w:r w:rsidR="00163306" w:rsidRPr="00846086">
        <w:rPr>
          <w:color w:val="auto"/>
        </w:rPr>
        <w:t>,</w:t>
      </w:r>
      <w:r w:rsidR="008445EC" w:rsidRPr="00846086">
        <w:rPr>
          <w:color w:val="auto"/>
        </w:rPr>
        <w:t xml:space="preserve"> </w:t>
      </w:r>
      <w:r w:rsidR="00B11682" w:rsidRPr="00846086">
        <w:rPr>
          <w:color w:val="auto"/>
        </w:rPr>
        <w:t xml:space="preserve">namely </w:t>
      </w:r>
      <w:r w:rsidR="00E91E4C" w:rsidRPr="00846086">
        <w:rPr>
          <w:color w:val="auto"/>
        </w:rPr>
        <w:t>constitutive activity</w:t>
      </w:r>
      <w:r w:rsidR="004F0781" w:rsidRPr="00846086">
        <w:rPr>
          <w:color w:val="auto"/>
        </w:rPr>
        <w:fldChar w:fldCharType="begin">
          <w:fldData xml:space="preserve">PEVuZE5vdGU+PENpdGU+PEF1dGhvcj5TYXJubzwvQXV0aG9yPjxZZWFyPjIwMDI8L1llYXI+PFJl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=
</w:fldData>
        </w:fldChar>
      </w:r>
      <w:r w:rsidR="00E52A77" w:rsidRPr="00846086">
        <w:rPr>
          <w:color w:val="auto"/>
        </w:rPr>
        <w:instrText xml:space="preserve"> ADDIN EN.CITE </w:instrText>
      </w:r>
      <w:r w:rsidR="00E52A77" w:rsidRPr="00846086">
        <w:rPr>
          <w:color w:val="auto"/>
        </w:rPr>
        <w:fldChar w:fldCharType="begin">
          <w:fldData xml:space="preserve">PEVuZE5vdGU+PENpdGU+PEF1dGhvcj5TYXJubzwvQXV0aG9yPjxZZWFyPjIwMDI8L1llYXI+PFJl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=
</w:fldData>
        </w:fldChar>
      </w:r>
      <w:r w:rsidR="00E52A77" w:rsidRPr="00846086">
        <w:rPr>
          <w:color w:val="auto"/>
        </w:rPr>
        <w:instrText xml:space="preserve"> ADDIN EN.CITE.DATA </w:instrText>
      </w:r>
      <w:r w:rsidR="00E52A77" w:rsidRPr="00846086">
        <w:rPr>
          <w:color w:val="auto"/>
        </w:rPr>
      </w:r>
      <w:r w:rsidR="00E52A77" w:rsidRPr="00846086">
        <w:rPr>
          <w:color w:val="auto"/>
        </w:rPr>
        <w:fldChar w:fldCharType="end"/>
      </w:r>
      <w:r w:rsidR="004F0781" w:rsidRPr="00846086">
        <w:rPr>
          <w:color w:val="auto"/>
        </w:rPr>
      </w:r>
      <w:r w:rsidR="004F0781" w:rsidRPr="00846086">
        <w:rPr>
          <w:color w:val="auto"/>
        </w:rPr>
        <w:fldChar w:fldCharType="separate"/>
      </w:r>
      <w:r w:rsidR="00E52A77" w:rsidRPr="00846086">
        <w:rPr>
          <w:noProof/>
          <w:color w:val="auto"/>
          <w:vertAlign w:val="superscript"/>
        </w:rPr>
        <w:t>5</w:t>
      </w:r>
      <w:r w:rsidR="004F0781" w:rsidRPr="00846086">
        <w:rPr>
          <w:color w:val="auto"/>
        </w:rPr>
        <w:fldChar w:fldCharType="end"/>
      </w:r>
      <w:r w:rsidR="00E91E4C" w:rsidRPr="00846086">
        <w:rPr>
          <w:color w:val="auto"/>
        </w:rPr>
        <w:t xml:space="preserve"> </w:t>
      </w:r>
      <w:r w:rsidR="00241EF1" w:rsidRPr="00846086">
        <w:rPr>
          <w:color w:val="auto"/>
        </w:rPr>
        <w:t>and dual co-substrate specificity</w:t>
      </w:r>
      <w:r w:rsidR="004F0781" w:rsidRPr="00846086">
        <w:rPr>
          <w:color w:val="auto"/>
        </w:rPr>
        <w:fldChar w:fldCharType="begin">
          <w:fldData xml:space="preserve">PEVuZE5vdGU+PENpdGU+PEF1dGhvcj5OaWVmaW5kPC9BdXRob3I+PFllYXI+MTk5OTwvWWVhcj48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</w:fldData>
        </w:fldChar>
      </w:r>
      <w:r w:rsidR="00E52A77" w:rsidRPr="00846086">
        <w:rPr>
          <w:color w:val="auto"/>
        </w:rPr>
        <w:instrText xml:space="preserve"> ADDIN EN.CITE </w:instrText>
      </w:r>
      <w:r w:rsidR="00E52A77" w:rsidRPr="00846086">
        <w:rPr>
          <w:color w:val="auto"/>
        </w:rPr>
        <w:fldChar w:fldCharType="begin">
          <w:fldData xml:space="preserve">PEVuZE5vdGU+PENpdGU+PEF1dGhvcj5OaWVmaW5kPC9BdXRob3I+PFllYXI+MTk5OTwvWWVhcj48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</w:fldData>
        </w:fldChar>
      </w:r>
      <w:r w:rsidR="00E52A77" w:rsidRPr="00846086">
        <w:rPr>
          <w:color w:val="auto"/>
        </w:rPr>
        <w:instrText xml:space="preserve"> ADDIN EN.CITE.DATA </w:instrText>
      </w:r>
      <w:r w:rsidR="00E52A77" w:rsidRPr="00846086">
        <w:rPr>
          <w:color w:val="auto"/>
        </w:rPr>
      </w:r>
      <w:r w:rsidR="00E52A77" w:rsidRPr="00846086">
        <w:rPr>
          <w:color w:val="auto"/>
        </w:rPr>
        <w:fldChar w:fldCharType="end"/>
      </w:r>
      <w:r w:rsidR="004F0781" w:rsidRPr="00846086">
        <w:rPr>
          <w:color w:val="auto"/>
        </w:rPr>
      </w:r>
      <w:r w:rsidR="004F0781" w:rsidRPr="00846086">
        <w:rPr>
          <w:color w:val="auto"/>
        </w:rPr>
        <w:fldChar w:fldCharType="separate"/>
      </w:r>
      <w:r w:rsidR="00E52A77" w:rsidRPr="00846086">
        <w:rPr>
          <w:noProof/>
          <w:color w:val="auto"/>
          <w:vertAlign w:val="superscript"/>
        </w:rPr>
        <w:t>6</w:t>
      </w:r>
      <w:r w:rsidR="004F0781" w:rsidRPr="00846086">
        <w:rPr>
          <w:color w:val="auto"/>
        </w:rPr>
        <w:fldChar w:fldCharType="end"/>
      </w:r>
      <w:r w:rsidR="00B11682" w:rsidRPr="00846086">
        <w:rPr>
          <w:color w:val="auto"/>
        </w:rPr>
        <w:t>.</w:t>
      </w:r>
      <w:r w:rsidR="000A1A6D" w:rsidRPr="00846086">
        <w:rPr>
          <w:color w:val="auto"/>
        </w:rPr>
        <w:t xml:space="preserve"> </w:t>
      </w:r>
      <w:r w:rsidR="00B11682" w:rsidRPr="00846086">
        <w:rPr>
          <w:color w:val="auto"/>
        </w:rPr>
        <w:t xml:space="preserve">This latter property </w:t>
      </w:r>
      <w:r w:rsidR="007760B4" w:rsidRPr="00846086">
        <w:rPr>
          <w:color w:val="auto"/>
        </w:rPr>
        <w:t>endows</w:t>
      </w:r>
      <w:r w:rsidR="008445EC" w:rsidRPr="00846086">
        <w:rPr>
          <w:color w:val="auto"/>
        </w:rPr>
        <w:t xml:space="preserve"> </w:t>
      </w:r>
      <w:r w:rsidR="009D7F74" w:rsidRPr="00846086">
        <w:rPr>
          <w:color w:val="auto"/>
        </w:rPr>
        <w:t>CK2</w:t>
      </w:r>
      <w:r w:rsidR="008445EC" w:rsidRPr="00846086">
        <w:rPr>
          <w:color w:val="auto"/>
        </w:rPr>
        <w:t xml:space="preserve"> </w:t>
      </w:r>
      <w:r w:rsidR="007760B4" w:rsidRPr="00846086">
        <w:rPr>
          <w:color w:val="auto"/>
        </w:rPr>
        <w:t>with the ability to use</w:t>
      </w:r>
      <w:r w:rsidR="008445EC" w:rsidRPr="00846086">
        <w:rPr>
          <w:color w:val="auto"/>
        </w:rPr>
        <w:t xml:space="preserve"> GTP as well as ATP for </w:t>
      </w:r>
      <w:r w:rsidR="00FB7454" w:rsidRPr="00846086">
        <w:rPr>
          <w:color w:val="auto"/>
        </w:rPr>
        <w:t>phosphorylation of substrate proteins</w:t>
      </w:r>
      <w:r w:rsidR="00241EF1" w:rsidRPr="00846086">
        <w:rPr>
          <w:color w:val="auto"/>
        </w:rPr>
        <w:t xml:space="preserve">. </w:t>
      </w:r>
    </w:p>
    <w:p w14:paraId="549E8BD9" w14:textId="77777777" w:rsidR="000A6D39" w:rsidRPr="00846086" w:rsidRDefault="000A6D39" w:rsidP="00846086">
      <w:pPr>
        <w:rPr>
          <w:color w:val="auto"/>
        </w:rPr>
      </w:pPr>
    </w:p>
    <w:p w14:paraId="237AD7DD" w14:textId="4771FE93" w:rsidR="00D15131" w:rsidRPr="00846086" w:rsidRDefault="00AA0EB2" w:rsidP="00846086">
      <w:pPr>
        <w:rPr>
          <w:color w:val="auto"/>
        </w:rPr>
      </w:pPr>
      <w:r w:rsidRPr="00846086">
        <w:rPr>
          <w:color w:val="auto"/>
        </w:rPr>
        <w:t xml:space="preserve">Genetic deletion of the catalytic </w:t>
      </w:r>
      <w:r w:rsidR="00EB6694" w:rsidRPr="00846086">
        <w:rPr>
          <w:color w:val="auto"/>
        </w:rPr>
        <w:t xml:space="preserve">or regulatory </w:t>
      </w:r>
      <w:r w:rsidRPr="00846086">
        <w:rPr>
          <w:color w:val="auto"/>
        </w:rPr>
        <w:t>subunit</w:t>
      </w:r>
      <w:r w:rsidR="00EB6694" w:rsidRPr="00846086">
        <w:rPr>
          <w:color w:val="auto"/>
        </w:rPr>
        <w:t>s</w:t>
      </w:r>
      <w:r w:rsidRPr="00846086">
        <w:rPr>
          <w:color w:val="auto"/>
        </w:rPr>
        <w:t xml:space="preserve"> </w:t>
      </w:r>
      <w:r w:rsidR="00240320" w:rsidRPr="00846086">
        <w:rPr>
          <w:color w:val="auto"/>
        </w:rPr>
        <w:t xml:space="preserve">of CK2 </w:t>
      </w:r>
      <w:r w:rsidRPr="00846086">
        <w:rPr>
          <w:color w:val="auto"/>
        </w:rPr>
        <w:t xml:space="preserve">in </w:t>
      </w:r>
      <w:r w:rsidR="00EF7AFB" w:rsidRPr="00846086">
        <w:rPr>
          <w:color w:val="auto"/>
        </w:rPr>
        <w:t xml:space="preserve">mice results in </w:t>
      </w:r>
      <w:r w:rsidRPr="00846086">
        <w:rPr>
          <w:color w:val="auto"/>
        </w:rPr>
        <w:t xml:space="preserve">embryonic lethality </w:t>
      </w:r>
      <w:r w:rsidR="00EF7AFB" w:rsidRPr="00846086">
        <w:rPr>
          <w:color w:val="auto"/>
        </w:rPr>
        <w:t xml:space="preserve">indicating </w:t>
      </w:r>
      <w:r w:rsidRPr="00846086">
        <w:rPr>
          <w:color w:val="auto"/>
        </w:rPr>
        <w:t>that it plays crucial roles during development</w:t>
      </w:r>
      <w:r w:rsidR="00D15F36" w:rsidRPr="00846086">
        <w:rPr>
          <w:color w:val="auto"/>
        </w:rPr>
        <w:t xml:space="preserve"> and organogenesis</w:t>
      </w:r>
      <w:r w:rsidR="004F0781" w:rsidRPr="00846086">
        <w:rPr>
          <w:color w:val="auto"/>
        </w:rPr>
        <w:fldChar w:fldCharType="begin">
          <w:fldData xml:space="preserve">PEVuZE5vdGU+PENpdGU+PEF1dGhvcj5Mb3U8L0F1dGhvcj48WWVhcj4yMDA4PC9ZZWFyPjxSZWNO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==
</w:fldData>
        </w:fldChar>
      </w:r>
      <w:r w:rsidR="009E5555" w:rsidRPr="00846086">
        <w:rPr>
          <w:color w:val="auto"/>
        </w:rPr>
        <w:instrText xml:space="preserve"> ADDIN EN.CITE </w:instrText>
      </w:r>
      <w:r w:rsidR="009E5555" w:rsidRPr="00846086">
        <w:rPr>
          <w:color w:val="auto"/>
        </w:rPr>
        <w:fldChar w:fldCharType="begin">
          <w:fldData xml:space="preserve">PEVuZE5vdGU+PENpdGU+PEF1dGhvcj5Mb3U8L0F1dGhvcj48WWVhcj4yMDA4PC9ZZWFyPjxSZWNO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==
</w:fldData>
        </w:fldChar>
      </w:r>
      <w:r w:rsidR="009E5555" w:rsidRPr="00846086">
        <w:rPr>
          <w:color w:val="auto"/>
        </w:rPr>
        <w:instrText xml:space="preserve"> ADDIN EN.CITE.DATA </w:instrText>
      </w:r>
      <w:r w:rsidR="009E5555" w:rsidRPr="00846086">
        <w:rPr>
          <w:color w:val="auto"/>
        </w:rPr>
      </w:r>
      <w:r w:rsidR="009E5555" w:rsidRPr="00846086">
        <w:rPr>
          <w:color w:val="auto"/>
        </w:rPr>
        <w:fldChar w:fldCharType="end"/>
      </w:r>
      <w:r w:rsidR="004F0781" w:rsidRPr="00846086">
        <w:rPr>
          <w:color w:val="auto"/>
        </w:rPr>
      </w:r>
      <w:r w:rsidR="004F0781" w:rsidRPr="00846086">
        <w:rPr>
          <w:color w:val="auto"/>
        </w:rPr>
        <w:fldChar w:fldCharType="separate"/>
      </w:r>
      <w:r w:rsidR="009E5555" w:rsidRPr="00846086">
        <w:rPr>
          <w:noProof/>
          <w:color w:val="auto"/>
          <w:vertAlign w:val="superscript"/>
        </w:rPr>
        <w:t>7,8</w:t>
      </w:r>
      <w:r w:rsidR="004F0781" w:rsidRPr="00846086">
        <w:rPr>
          <w:color w:val="auto"/>
        </w:rPr>
        <w:fldChar w:fldCharType="end"/>
      </w:r>
      <w:r w:rsidRPr="00846086">
        <w:rPr>
          <w:color w:val="auto"/>
        </w:rPr>
        <w:t>.</w:t>
      </w:r>
      <w:r w:rsidR="000A1A6D" w:rsidRPr="00846086">
        <w:rPr>
          <w:color w:val="auto"/>
        </w:rPr>
        <w:t xml:space="preserve"> </w:t>
      </w:r>
      <w:r w:rsidR="00097C3F" w:rsidRPr="00846086">
        <w:rPr>
          <w:color w:val="auto"/>
        </w:rPr>
        <w:t>CK2 is</w:t>
      </w:r>
      <w:r w:rsidR="0092616F" w:rsidRPr="00846086">
        <w:rPr>
          <w:color w:val="auto"/>
        </w:rPr>
        <w:t xml:space="preserve"> also</w:t>
      </w:r>
      <w:r w:rsidR="00097C3F" w:rsidRPr="00846086">
        <w:rPr>
          <w:color w:val="auto"/>
        </w:rPr>
        <w:t xml:space="preserve"> overexpressed in several types of cancer</w:t>
      </w:r>
      <w:r w:rsidR="00D506D2" w:rsidRPr="00846086">
        <w:rPr>
          <w:color w:val="auto"/>
        </w:rPr>
        <w:t xml:space="preserve"> and </w:t>
      </w:r>
      <w:r w:rsidR="00000553" w:rsidRPr="00846086">
        <w:rPr>
          <w:color w:val="auto"/>
        </w:rPr>
        <w:t>thus represents a promising therapeutic target</w:t>
      </w:r>
      <w:r w:rsidR="0026669F" w:rsidRPr="00846086">
        <w:rPr>
          <w:color w:val="auto"/>
        </w:rPr>
        <w:fldChar w:fldCharType="begin">
          <w:fldData xml:space="preserve">PEVuZE5vdGU+PENpdGU+PEF1dGhvcj5DaHVhPC9BdXRob3I+PFllYXI+MjAxNzwvWWVhcj48UmVj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</w:fldData>
        </w:fldChar>
      </w:r>
      <w:r w:rsidR="009E5555" w:rsidRPr="00846086">
        <w:rPr>
          <w:color w:val="auto"/>
        </w:rPr>
        <w:instrText xml:space="preserve"> ADDIN EN.CITE </w:instrText>
      </w:r>
      <w:r w:rsidR="009E5555" w:rsidRPr="00846086">
        <w:rPr>
          <w:color w:val="auto"/>
        </w:rPr>
        <w:fldChar w:fldCharType="begin">
          <w:fldData xml:space="preserve">PEVuZE5vdGU+PENpdGU+PEF1dGhvcj5DaHVhPC9BdXRob3I+PFllYXI+MjAxNzwvWWVhcj48UmVj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</w:fldData>
        </w:fldChar>
      </w:r>
      <w:r w:rsidR="009E5555" w:rsidRPr="00846086">
        <w:rPr>
          <w:color w:val="auto"/>
        </w:rPr>
        <w:instrText xml:space="preserve"> ADDIN EN.CITE.DATA </w:instrText>
      </w:r>
      <w:r w:rsidR="009E5555" w:rsidRPr="00846086">
        <w:rPr>
          <w:color w:val="auto"/>
        </w:rPr>
      </w:r>
      <w:r w:rsidR="009E5555" w:rsidRPr="00846086">
        <w:rPr>
          <w:color w:val="auto"/>
        </w:rPr>
        <w:fldChar w:fldCharType="end"/>
      </w:r>
      <w:r w:rsidR="0026669F" w:rsidRPr="00846086">
        <w:rPr>
          <w:color w:val="auto"/>
        </w:rPr>
      </w:r>
      <w:r w:rsidR="0026669F" w:rsidRPr="00846086">
        <w:rPr>
          <w:color w:val="auto"/>
        </w:rPr>
        <w:fldChar w:fldCharType="separate"/>
      </w:r>
      <w:r w:rsidR="009E5555" w:rsidRPr="00846086">
        <w:rPr>
          <w:noProof/>
          <w:color w:val="auto"/>
          <w:vertAlign w:val="superscript"/>
        </w:rPr>
        <w:t>9-11</w:t>
      </w:r>
      <w:r w:rsidR="0026669F" w:rsidRPr="00846086">
        <w:rPr>
          <w:color w:val="auto"/>
        </w:rPr>
        <w:fldChar w:fldCharType="end"/>
      </w:r>
      <w:r w:rsidR="00000553" w:rsidRPr="00846086">
        <w:rPr>
          <w:color w:val="auto"/>
        </w:rPr>
        <w:t>.</w:t>
      </w:r>
      <w:r w:rsidR="000A1A6D" w:rsidRPr="00846086">
        <w:rPr>
          <w:color w:val="auto"/>
        </w:rPr>
        <w:t xml:space="preserve"> </w:t>
      </w:r>
      <w:r w:rsidR="00000553" w:rsidRPr="00846086">
        <w:rPr>
          <w:color w:val="auto"/>
        </w:rPr>
        <w:t>Indeed</w:t>
      </w:r>
      <w:r w:rsidRPr="00846086">
        <w:rPr>
          <w:color w:val="auto"/>
        </w:rPr>
        <w:t xml:space="preserve">, </w:t>
      </w:r>
      <w:r w:rsidR="00D76466" w:rsidRPr="00846086">
        <w:rPr>
          <w:color w:val="auto"/>
        </w:rPr>
        <w:t xml:space="preserve">specific inhibitors that target CK2 kinase activity are currently </w:t>
      </w:r>
      <w:r w:rsidR="00271261" w:rsidRPr="00846086">
        <w:rPr>
          <w:color w:val="auto"/>
        </w:rPr>
        <w:t xml:space="preserve">under investigation </w:t>
      </w:r>
      <w:r w:rsidR="006010D1" w:rsidRPr="00846086">
        <w:rPr>
          <w:color w:val="auto"/>
        </w:rPr>
        <w:t>for this purpose</w:t>
      </w:r>
      <w:r w:rsidR="004F0781" w:rsidRPr="00846086">
        <w:rPr>
          <w:color w:val="auto"/>
        </w:rPr>
        <w:fldChar w:fldCharType="begin">
          <w:fldData xml:space="preserve">PEVuZE5vdGU+PENpdGU+PEF1dGhvcj5TaWRkaXF1aS1KYWluPC9BdXRob3I+PFllYXI+MjAxMDwv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</w:fldData>
        </w:fldChar>
      </w:r>
      <w:r w:rsidR="009E5555" w:rsidRPr="00846086">
        <w:rPr>
          <w:color w:val="auto"/>
        </w:rPr>
        <w:instrText xml:space="preserve"> ADDIN EN.CITE </w:instrText>
      </w:r>
      <w:r w:rsidR="009E5555" w:rsidRPr="00846086">
        <w:rPr>
          <w:color w:val="auto"/>
        </w:rPr>
        <w:fldChar w:fldCharType="begin">
          <w:fldData xml:space="preserve">PEVuZE5vdGU+PENpdGU+PEF1dGhvcj5TaWRkaXF1aS1KYWluPC9BdXRob3I+PFllYXI+MjAxMDwv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</w:fldData>
        </w:fldChar>
      </w:r>
      <w:r w:rsidR="009E5555" w:rsidRPr="00846086">
        <w:rPr>
          <w:color w:val="auto"/>
        </w:rPr>
        <w:instrText xml:space="preserve"> ADDIN EN.CITE.DATA </w:instrText>
      </w:r>
      <w:r w:rsidR="009E5555" w:rsidRPr="00846086">
        <w:rPr>
          <w:color w:val="auto"/>
        </w:rPr>
      </w:r>
      <w:r w:rsidR="009E5555" w:rsidRPr="00846086">
        <w:rPr>
          <w:color w:val="auto"/>
        </w:rPr>
        <w:fldChar w:fldCharType="end"/>
      </w:r>
      <w:r w:rsidR="004F0781" w:rsidRPr="00846086">
        <w:rPr>
          <w:color w:val="auto"/>
        </w:rPr>
      </w:r>
      <w:r w:rsidR="004F0781" w:rsidRPr="00846086">
        <w:rPr>
          <w:color w:val="auto"/>
        </w:rPr>
        <w:fldChar w:fldCharType="separate"/>
      </w:r>
      <w:r w:rsidR="009E5555" w:rsidRPr="00846086">
        <w:rPr>
          <w:noProof/>
          <w:color w:val="auto"/>
          <w:vertAlign w:val="superscript"/>
        </w:rPr>
        <w:t>12-14</w:t>
      </w:r>
      <w:r w:rsidR="004F0781" w:rsidRPr="00846086">
        <w:rPr>
          <w:color w:val="auto"/>
        </w:rPr>
        <w:fldChar w:fldCharType="end"/>
      </w:r>
      <w:r w:rsidR="003B0639" w:rsidRPr="00846086">
        <w:rPr>
          <w:color w:val="auto"/>
        </w:rPr>
        <w:t>.</w:t>
      </w:r>
      <w:r w:rsidR="000A1A6D" w:rsidRPr="00846086">
        <w:rPr>
          <w:color w:val="auto"/>
        </w:rPr>
        <w:t xml:space="preserve"> </w:t>
      </w:r>
      <w:r w:rsidR="006010D1" w:rsidRPr="00846086">
        <w:rPr>
          <w:color w:val="auto"/>
        </w:rPr>
        <w:t xml:space="preserve">While inhibition </w:t>
      </w:r>
      <w:r w:rsidR="0021432A" w:rsidRPr="00846086">
        <w:rPr>
          <w:color w:val="auto"/>
        </w:rPr>
        <w:t xml:space="preserve">of CK2 </w:t>
      </w:r>
      <w:r w:rsidR="006010D1" w:rsidRPr="00846086">
        <w:rPr>
          <w:color w:val="auto"/>
        </w:rPr>
        <w:t xml:space="preserve">is a viable option, </w:t>
      </w:r>
      <w:r w:rsidR="0021432A" w:rsidRPr="00846086">
        <w:rPr>
          <w:color w:val="auto"/>
        </w:rPr>
        <w:t xml:space="preserve">given its pleiotropic nature, </w:t>
      </w:r>
      <w:r w:rsidR="006010D1" w:rsidRPr="00846086">
        <w:rPr>
          <w:color w:val="auto"/>
        </w:rPr>
        <w:t xml:space="preserve">an alternative and perhaps </w:t>
      </w:r>
      <w:r w:rsidR="001B49AC" w:rsidRPr="00846086">
        <w:rPr>
          <w:color w:val="auto"/>
        </w:rPr>
        <w:t>more rational</w:t>
      </w:r>
      <w:r w:rsidR="00F20705" w:rsidRPr="00846086">
        <w:rPr>
          <w:color w:val="auto"/>
        </w:rPr>
        <w:t xml:space="preserve"> </w:t>
      </w:r>
      <w:r w:rsidR="001B49AC" w:rsidRPr="00846086">
        <w:rPr>
          <w:color w:val="auto"/>
        </w:rPr>
        <w:t xml:space="preserve">approach </w:t>
      </w:r>
      <w:r w:rsidR="00F20705" w:rsidRPr="00846086">
        <w:rPr>
          <w:color w:val="auto"/>
        </w:rPr>
        <w:t xml:space="preserve">would be to target </w:t>
      </w:r>
      <w:r w:rsidR="0021432A" w:rsidRPr="00846086">
        <w:rPr>
          <w:color w:val="auto"/>
        </w:rPr>
        <w:t>critical CK2 substrates</w:t>
      </w:r>
      <w:r w:rsidR="00F20705" w:rsidRPr="00846086">
        <w:rPr>
          <w:color w:val="auto"/>
        </w:rPr>
        <w:t xml:space="preserve"> that </w:t>
      </w:r>
      <w:r w:rsidR="0021432A" w:rsidRPr="00846086">
        <w:rPr>
          <w:color w:val="auto"/>
        </w:rPr>
        <w:t xml:space="preserve">underlie </w:t>
      </w:r>
      <w:r w:rsidR="001B49AC" w:rsidRPr="00846086">
        <w:rPr>
          <w:color w:val="auto"/>
        </w:rPr>
        <w:t xml:space="preserve">the </w:t>
      </w:r>
      <w:r w:rsidR="0021432A" w:rsidRPr="00846086">
        <w:rPr>
          <w:color w:val="auto"/>
        </w:rPr>
        <w:t>progression</w:t>
      </w:r>
      <w:r w:rsidR="001B49AC" w:rsidRPr="00846086">
        <w:rPr>
          <w:color w:val="auto"/>
        </w:rPr>
        <w:t xml:space="preserve"> of certain cancers. </w:t>
      </w:r>
      <w:r w:rsidR="00F20705" w:rsidRPr="00846086">
        <w:rPr>
          <w:color w:val="auto"/>
        </w:rPr>
        <w:t>Therefore</w:t>
      </w:r>
      <w:r w:rsidR="00A14890" w:rsidRPr="00846086">
        <w:rPr>
          <w:color w:val="auto"/>
        </w:rPr>
        <w:t>, t</w:t>
      </w:r>
      <w:r w:rsidR="00097C3F" w:rsidRPr="00846086">
        <w:rPr>
          <w:color w:val="auto"/>
        </w:rPr>
        <w:t xml:space="preserve">he </w:t>
      </w:r>
      <w:r w:rsidR="00A14890" w:rsidRPr="00846086">
        <w:rPr>
          <w:color w:val="auto"/>
        </w:rPr>
        <w:t xml:space="preserve">comprehensive </w:t>
      </w:r>
      <w:r w:rsidR="009D7F74" w:rsidRPr="00846086">
        <w:rPr>
          <w:color w:val="auto"/>
        </w:rPr>
        <w:t xml:space="preserve">identification and characterization of </w:t>
      </w:r>
      <w:r w:rsidR="00A14890" w:rsidRPr="00846086">
        <w:rPr>
          <w:color w:val="auto"/>
        </w:rPr>
        <w:t xml:space="preserve">CK2 </w:t>
      </w:r>
      <w:r w:rsidR="009D7F74" w:rsidRPr="00846086">
        <w:rPr>
          <w:color w:val="auto"/>
        </w:rPr>
        <w:t xml:space="preserve">substrate proteins </w:t>
      </w:r>
      <w:r w:rsidR="00000553" w:rsidRPr="00846086">
        <w:rPr>
          <w:color w:val="auto"/>
        </w:rPr>
        <w:t xml:space="preserve">would be of </w:t>
      </w:r>
      <w:r w:rsidR="00F20705" w:rsidRPr="00846086">
        <w:rPr>
          <w:color w:val="auto"/>
        </w:rPr>
        <w:t>significant</w:t>
      </w:r>
      <w:r w:rsidR="00A14890" w:rsidRPr="00846086">
        <w:rPr>
          <w:color w:val="auto"/>
        </w:rPr>
        <w:t xml:space="preserve"> </w:t>
      </w:r>
      <w:r w:rsidR="00000553" w:rsidRPr="00846086">
        <w:rPr>
          <w:color w:val="auto"/>
        </w:rPr>
        <w:t xml:space="preserve">benefit for </w:t>
      </w:r>
      <w:r w:rsidR="00EF79AC" w:rsidRPr="00846086">
        <w:rPr>
          <w:color w:val="auto"/>
        </w:rPr>
        <w:t xml:space="preserve">elucidating the specific function(s) of </w:t>
      </w:r>
      <w:r w:rsidR="00A14890" w:rsidRPr="00846086">
        <w:rPr>
          <w:color w:val="auto"/>
        </w:rPr>
        <w:t xml:space="preserve">this kinase </w:t>
      </w:r>
      <w:r w:rsidR="00EF79AC" w:rsidRPr="00846086">
        <w:rPr>
          <w:color w:val="auto"/>
        </w:rPr>
        <w:t xml:space="preserve">within a </w:t>
      </w:r>
      <w:proofErr w:type="gramStart"/>
      <w:r w:rsidR="00EF79AC" w:rsidRPr="00846086">
        <w:rPr>
          <w:color w:val="auto"/>
        </w:rPr>
        <w:t>particular tissue</w:t>
      </w:r>
      <w:proofErr w:type="gramEnd"/>
      <w:r w:rsidR="00EF79AC" w:rsidRPr="00846086">
        <w:rPr>
          <w:color w:val="auto"/>
        </w:rPr>
        <w:t xml:space="preserve"> or tumor type.</w:t>
      </w:r>
    </w:p>
    <w:p w14:paraId="6167F4AC" w14:textId="77777777" w:rsidR="000A6D39" w:rsidRPr="00846086" w:rsidRDefault="000A6D39" w:rsidP="00846086">
      <w:pPr>
        <w:rPr>
          <w:color w:val="auto"/>
        </w:rPr>
      </w:pPr>
    </w:p>
    <w:p w14:paraId="26DDC3DF" w14:textId="79CC6EA2" w:rsidR="0058183E" w:rsidRPr="00846086" w:rsidRDefault="00540FCC" w:rsidP="00846086">
      <w:pPr>
        <w:rPr>
          <w:color w:val="auto"/>
        </w:rPr>
      </w:pPr>
      <w:r w:rsidRPr="00846086">
        <w:rPr>
          <w:color w:val="auto"/>
        </w:rPr>
        <w:t>Here</w:t>
      </w:r>
      <w:r w:rsidR="00454219" w:rsidRPr="00846086">
        <w:rPr>
          <w:color w:val="auto"/>
        </w:rPr>
        <w:t>,</w:t>
      </w:r>
      <w:r w:rsidRPr="00846086">
        <w:rPr>
          <w:color w:val="auto"/>
        </w:rPr>
        <w:t xml:space="preserve"> we describe a versatile </w:t>
      </w:r>
      <w:r w:rsidR="00E7415B" w:rsidRPr="00846086">
        <w:rPr>
          <w:color w:val="auto"/>
        </w:rPr>
        <w:t xml:space="preserve">biochemical </w:t>
      </w:r>
      <w:r w:rsidR="0058183E" w:rsidRPr="00846086">
        <w:rPr>
          <w:color w:val="auto"/>
        </w:rPr>
        <w:t xml:space="preserve">method for </w:t>
      </w:r>
      <w:r w:rsidR="00541270" w:rsidRPr="00846086">
        <w:rPr>
          <w:color w:val="auto"/>
        </w:rPr>
        <w:t>identifying</w:t>
      </w:r>
      <w:r w:rsidR="00753AB0" w:rsidRPr="00846086">
        <w:rPr>
          <w:color w:val="auto"/>
        </w:rPr>
        <w:t xml:space="preserve"> </w:t>
      </w:r>
      <w:r w:rsidR="001B2C2A" w:rsidRPr="00846086">
        <w:rPr>
          <w:color w:val="auto"/>
        </w:rPr>
        <w:t xml:space="preserve">CK2 substrates from a </w:t>
      </w:r>
      <w:r w:rsidR="00753AB0" w:rsidRPr="00846086">
        <w:rPr>
          <w:color w:val="auto"/>
        </w:rPr>
        <w:t xml:space="preserve">complex biological sample such as a cell or tissue lysate. </w:t>
      </w:r>
      <w:r w:rsidR="0058183E" w:rsidRPr="00846086">
        <w:rPr>
          <w:color w:val="auto"/>
        </w:rPr>
        <w:t xml:space="preserve">This protocol </w:t>
      </w:r>
      <w:r w:rsidR="00753AB0" w:rsidRPr="00846086">
        <w:rPr>
          <w:color w:val="auto"/>
        </w:rPr>
        <w:t>takes advantage of the dual co-substrate specificity of</w:t>
      </w:r>
      <w:r w:rsidR="00A42BB0" w:rsidRPr="00846086">
        <w:rPr>
          <w:color w:val="auto"/>
        </w:rPr>
        <w:t xml:space="preserve"> CK2 </w:t>
      </w:r>
      <w:r w:rsidR="0081649C" w:rsidRPr="00846086">
        <w:rPr>
          <w:color w:val="auto"/>
        </w:rPr>
        <w:t>by us</w:t>
      </w:r>
      <w:r w:rsidR="008970C2" w:rsidRPr="00846086">
        <w:rPr>
          <w:color w:val="auto"/>
        </w:rPr>
        <w:t>e of</w:t>
      </w:r>
      <w:r w:rsidR="00A42BB0" w:rsidRPr="00846086">
        <w:rPr>
          <w:color w:val="auto"/>
        </w:rPr>
        <w:t xml:space="preserve"> </w:t>
      </w:r>
      <w:r w:rsidR="001204D5" w:rsidRPr="00846086">
        <w:rPr>
          <w:color w:val="auto"/>
        </w:rPr>
        <w:t>the</w:t>
      </w:r>
      <w:r w:rsidR="00A42BB0" w:rsidRPr="00846086">
        <w:rPr>
          <w:color w:val="auto"/>
        </w:rPr>
        <w:t xml:space="preserve"> GTP analogue </w:t>
      </w:r>
      <w:proofErr w:type="spellStart"/>
      <w:r w:rsidR="00A42BB0" w:rsidRPr="00846086">
        <w:rPr>
          <w:color w:val="auto"/>
        </w:rPr>
        <w:t>GTP</w:t>
      </w:r>
      <w:r w:rsidR="00454219" w:rsidRPr="00846086">
        <w:rPr>
          <w:color w:val="auto"/>
        </w:rPr>
        <w:t>γ</w:t>
      </w:r>
      <w:r w:rsidR="001204D5" w:rsidRPr="00846086">
        <w:rPr>
          <w:color w:val="auto"/>
        </w:rPr>
        <w:t>S</w:t>
      </w:r>
      <w:proofErr w:type="spellEnd"/>
      <w:r w:rsidR="00A42BB0" w:rsidRPr="00846086">
        <w:rPr>
          <w:color w:val="auto"/>
        </w:rPr>
        <w:t xml:space="preserve"> </w:t>
      </w:r>
      <w:r w:rsidR="001204D5" w:rsidRPr="00846086">
        <w:rPr>
          <w:color w:val="auto"/>
        </w:rPr>
        <w:t xml:space="preserve">(guanosine </w:t>
      </w:r>
      <w:r w:rsidR="00BF7F18" w:rsidRPr="00846086">
        <w:rPr>
          <w:color w:val="auto"/>
        </w:rPr>
        <w:t>5’-[</w:t>
      </w:r>
      <w:r w:rsidR="00454219" w:rsidRPr="00846086">
        <w:rPr>
          <w:color w:val="auto"/>
        </w:rPr>
        <w:t>γ</w:t>
      </w:r>
      <w:r w:rsidR="00BF7F18" w:rsidRPr="00846086">
        <w:rPr>
          <w:color w:val="auto"/>
        </w:rPr>
        <w:t>-</w:t>
      </w:r>
      <w:proofErr w:type="spellStart"/>
      <w:proofErr w:type="gramStart"/>
      <w:r w:rsidR="00BF7F18" w:rsidRPr="00846086">
        <w:rPr>
          <w:color w:val="auto"/>
        </w:rPr>
        <w:t>thio</w:t>
      </w:r>
      <w:proofErr w:type="spellEnd"/>
      <w:r w:rsidR="00BF7F18" w:rsidRPr="00846086">
        <w:rPr>
          <w:color w:val="auto"/>
        </w:rPr>
        <w:t>]triphosphate</w:t>
      </w:r>
      <w:proofErr w:type="gramEnd"/>
      <w:r w:rsidR="00BF7F18" w:rsidRPr="00846086">
        <w:rPr>
          <w:color w:val="auto"/>
        </w:rPr>
        <w:t xml:space="preserve">) </w:t>
      </w:r>
      <w:r w:rsidR="001D5728" w:rsidRPr="00846086">
        <w:rPr>
          <w:color w:val="auto"/>
        </w:rPr>
        <w:t xml:space="preserve">that other endogenous </w:t>
      </w:r>
      <w:r w:rsidR="00FB059E" w:rsidRPr="00846086">
        <w:rPr>
          <w:color w:val="auto"/>
        </w:rPr>
        <w:t>kinases cannot use</w:t>
      </w:r>
      <w:r w:rsidR="00753AB0" w:rsidRPr="00846086">
        <w:rPr>
          <w:color w:val="auto"/>
        </w:rPr>
        <w:t>.</w:t>
      </w:r>
      <w:r w:rsidR="00FB059E" w:rsidRPr="00846086">
        <w:rPr>
          <w:color w:val="auto"/>
        </w:rPr>
        <w:t xml:space="preserve"> </w:t>
      </w:r>
      <w:r w:rsidR="001F2DAD" w:rsidRPr="00846086">
        <w:rPr>
          <w:color w:val="auto"/>
        </w:rPr>
        <w:t xml:space="preserve">This effectively </w:t>
      </w:r>
      <w:r w:rsidR="001B2C2A" w:rsidRPr="00846086">
        <w:rPr>
          <w:color w:val="auto"/>
        </w:rPr>
        <w:t>allows the kinase to</w:t>
      </w:r>
      <w:r w:rsidR="0058183E" w:rsidRPr="00846086">
        <w:rPr>
          <w:color w:val="auto"/>
        </w:rPr>
        <w:t xml:space="preserve"> </w:t>
      </w:r>
      <w:r w:rsidR="001B2C2A" w:rsidRPr="00846086">
        <w:rPr>
          <w:color w:val="auto"/>
        </w:rPr>
        <w:t>“label”</w:t>
      </w:r>
      <w:r w:rsidR="0058183E" w:rsidRPr="00846086">
        <w:rPr>
          <w:color w:val="auto"/>
        </w:rPr>
        <w:t xml:space="preserve"> </w:t>
      </w:r>
      <w:r w:rsidR="001B2C2A" w:rsidRPr="00846086">
        <w:rPr>
          <w:color w:val="auto"/>
        </w:rPr>
        <w:t xml:space="preserve">its substrates </w:t>
      </w:r>
      <w:r w:rsidR="00383AD8" w:rsidRPr="00846086">
        <w:rPr>
          <w:color w:val="auto"/>
        </w:rPr>
        <w:t xml:space="preserve">within this sample </w:t>
      </w:r>
      <w:r w:rsidR="00D20321" w:rsidRPr="00846086">
        <w:rPr>
          <w:color w:val="auto"/>
        </w:rPr>
        <w:t xml:space="preserve">for </w:t>
      </w:r>
      <w:r w:rsidR="00383AD8" w:rsidRPr="00846086">
        <w:rPr>
          <w:color w:val="auto"/>
        </w:rPr>
        <w:t>subsequent</w:t>
      </w:r>
      <w:r w:rsidR="00D20321" w:rsidRPr="00846086">
        <w:rPr>
          <w:color w:val="auto"/>
        </w:rPr>
        <w:t xml:space="preserve"> isolation and identification</w:t>
      </w:r>
      <w:r w:rsidR="00383AD8" w:rsidRPr="00846086">
        <w:rPr>
          <w:color w:val="auto"/>
        </w:rPr>
        <w:t>.</w:t>
      </w:r>
      <w:r w:rsidRPr="00846086">
        <w:rPr>
          <w:color w:val="auto"/>
        </w:rPr>
        <w:t xml:space="preserve"> </w:t>
      </w:r>
    </w:p>
    <w:p w14:paraId="3DDA3A89" w14:textId="77777777" w:rsidR="006121B8" w:rsidRPr="00846086" w:rsidRDefault="006121B8" w:rsidP="00846086">
      <w:pPr>
        <w:rPr>
          <w:b/>
        </w:rPr>
      </w:pPr>
    </w:p>
    <w:p w14:paraId="3D4CD2F3" w14:textId="76629B01" w:rsidR="006305D7" w:rsidRPr="00846086" w:rsidRDefault="006305D7" w:rsidP="00846086">
      <w:pPr>
        <w:rPr>
          <w:b/>
        </w:rPr>
      </w:pPr>
      <w:r w:rsidRPr="00846086">
        <w:rPr>
          <w:b/>
        </w:rPr>
        <w:t>PROTOCOL:</w:t>
      </w:r>
    </w:p>
    <w:p w14:paraId="3FE17F75" w14:textId="77777777" w:rsidR="00454219" w:rsidRPr="00846086" w:rsidRDefault="00454219" w:rsidP="00846086">
      <w:pPr>
        <w:rPr>
          <w:color w:val="808080" w:themeColor="background1" w:themeShade="80"/>
        </w:rPr>
      </w:pPr>
    </w:p>
    <w:p w14:paraId="48AF6FD0" w14:textId="32BD4825" w:rsidR="00A41DA9" w:rsidRPr="00846086" w:rsidRDefault="00454219" w:rsidP="00846086">
      <w:r w:rsidRPr="00846086">
        <w:t xml:space="preserve">NOTE: </w:t>
      </w:r>
      <w:r w:rsidR="00A41DA9" w:rsidRPr="00846086">
        <w:t>Ensure that the required materials are available and properly prepared (</w:t>
      </w:r>
      <w:r w:rsidR="00791D75" w:rsidRPr="00846086">
        <w:t xml:space="preserve">see </w:t>
      </w:r>
      <w:r w:rsidR="00A41DA9" w:rsidRPr="00846086">
        <w:rPr>
          <w:b/>
        </w:rPr>
        <w:t>Table</w:t>
      </w:r>
      <w:r w:rsidR="00791D75" w:rsidRPr="00846086">
        <w:rPr>
          <w:b/>
        </w:rPr>
        <w:t xml:space="preserve"> of Materials</w:t>
      </w:r>
      <w:r w:rsidR="00A41DA9" w:rsidRPr="00846086">
        <w:t>).</w:t>
      </w:r>
    </w:p>
    <w:p w14:paraId="0D614FDD" w14:textId="77777777" w:rsidR="00A41DA9" w:rsidRPr="00846086" w:rsidRDefault="00A41DA9" w:rsidP="00846086">
      <w:pPr>
        <w:rPr>
          <w:b/>
          <w:highlight w:val="yellow"/>
        </w:rPr>
      </w:pPr>
    </w:p>
    <w:p w14:paraId="694187D5" w14:textId="20BEFC8C" w:rsidR="00A41DA9" w:rsidRPr="00846086" w:rsidRDefault="00A41DA9" w:rsidP="00846086">
      <w:pPr>
        <w:pStyle w:val="ListParagraph"/>
        <w:numPr>
          <w:ilvl w:val="0"/>
          <w:numId w:val="22"/>
        </w:numPr>
        <w:ind w:left="0" w:firstLine="0"/>
        <w:rPr>
          <w:b/>
          <w:highlight w:val="yellow"/>
        </w:rPr>
      </w:pPr>
      <w:bookmarkStart w:id="0" w:name="_Hlk530476464"/>
      <w:r w:rsidRPr="00846086">
        <w:rPr>
          <w:b/>
          <w:highlight w:val="yellow"/>
        </w:rPr>
        <w:t>Preparation</w:t>
      </w:r>
      <w:bookmarkStart w:id="1" w:name="_GoBack"/>
      <w:bookmarkEnd w:id="1"/>
    </w:p>
    <w:p w14:paraId="1204D936" w14:textId="77777777" w:rsidR="00A41DA9" w:rsidRPr="00846086" w:rsidRDefault="00A41DA9" w:rsidP="00846086">
      <w:pPr>
        <w:rPr>
          <w:b/>
          <w:highlight w:val="yellow"/>
        </w:rPr>
      </w:pPr>
    </w:p>
    <w:p w14:paraId="5F0DB67F" w14:textId="4A08FBC3" w:rsidR="00A41DA9" w:rsidRPr="00846086" w:rsidRDefault="009F4417" w:rsidP="00846086">
      <w:pPr>
        <w:pStyle w:val="ListParagraph"/>
        <w:widowControl/>
        <w:numPr>
          <w:ilvl w:val="1"/>
          <w:numId w:val="26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Mechanically l</w:t>
      </w:r>
      <w:r w:rsidR="00090B94" w:rsidRPr="00846086">
        <w:rPr>
          <w:highlight w:val="yellow"/>
        </w:rPr>
        <w:t>yse</w:t>
      </w:r>
      <w:r w:rsidR="00A41DA9" w:rsidRPr="00846086">
        <w:rPr>
          <w:highlight w:val="yellow"/>
        </w:rPr>
        <w:t xml:space="preserve"> </w:t>
      </w:r>
      <w:r w:rsidR="00390532" w:rsidRPr="00846086">
        <w:rPr>
          <w:highlight w:val="yellow"/>
        </w:rPr>
        <w:t>tissue sample (1-2</w:t>
      </w:r>
      <w:r w:rsidR="00090B94" w:rsidRPr="00846086">
        <w:rPr>
          <w:highlight w:val="yellow"/>
        </w:rPr>
        <w:t xml:space="preserve"> mg </w:t>
      </w:r>
      <w:r w:rsidR="00252869" w:rsidRPr="00846086">
        <w:rPr>
          <w:highlight w:val="yellow"/>
        </w:rPr>
        <w:t xml:space="preserve">of tissue </w:t>
      </w:r>
      <w:r w:rsidR="00426E22" w:rsidRPr="00846086">
        <w:rPr>
          <w:highlight w:val="yellow"/>
        </w:rPr>
        <w:t xml:space="preserve">in </w:t>
      </w:r>
      <w:r w:rsidR="00390532" w:rsidRPr="00846086">
        <w:rPr>
          <w:highlight w:val="yellow"/>
        </w:rPr>
        <w:t xml:space="preserve">100 </w:t>
      </w:r>
      <w:r w:rsidR="00454219" w:rsidRPr="00846086">
        <w:rPr>
          <w:highlight w:val="yellow"/>
        </w:rPr>
        <w:t>µL</w:t>
      </w:r>
      <w:r w:rsidR="00A41DA9" w:rsidRPr="00846086">
        <w:rPr>
          <w:highlight w:val="yellow"/>
        </w:rPr>
        <w:t xml:space="preserve"> of lysis buffer</w:t>
      </w:r>
      <w:r w:rsidR="00F837DF">
        <w:rPr>
          <w:highlight w:val="yellow"/>
        </w:rPr>
        <w:t xml:space="preserve">, </w:t>
      </w:r>
      <w:r w:rsidR="00F837DF" w:rsidRPr="00F837DF">
        <w:rPr>
          <w:b/>
          <w:highlight w:val="yellow"/>
        </w:rPr>
        <w:t>Table 1</w:t>
      </w:r>
      <w:r w:rsidR="00A41DA9" w:rsidRPr="00846086">
        <w:rPr>
          <w:highlight w:val="yellow"/>
        </w:rPr>
        <w:t xml:space="preserve">) or </w:t>
      </w:r>
      <w:r w:rsidR="00426E22" w:rsidRPr="00846086">
        <w:rPr>
          <w:highlight w:val="yellow"/>
        </w:rPr>
        <w:t>cultured</w:t>
      </w:r>
      <w:r w:rsidR="00390532" w:rsidRPr="00846086">
        <w:rPr>
          <w:highlight w:val="yellow"/>
        </w:rPr>
        <w:t xml:space="preserve"> cells (10 c</w:t>
      </w:r>
      <w:r w:rsidR="00A41DA9" w:rsidRPr="00846086">
        <w:rPr>
          <w:highlight w:val="yellow"/>
        </w:rPr>
        <w:t xml:space="preserve">m plate </w:t>
      </w:r>
      <w:r w:rsidR="00390532" w:rsidRPr="00846086">
        <w:rPr>
          <w:highlight w:val="yellow"/>
        </w:rPr>
        <w:t xml:space="preserve">that is </w:t>
      </w:r>
      <w:r w:rsidR="00A41DA9" w:rsidRPr="00846086">
        <w:rPr>
          <w:highlight w:val="yellow"/>
        </w:rPr>
        <w:t xml:space="preserve">80-90% confluent </w:t>
      </w:r>
      <w:r w:rsidR="00426E22" w:rsidRPr="00846086">
        <w:rPr>
          <w:highlight w:val="yellow"/>
        </w:rPr>
        <w:t>in</w:t>
      </w:r>
      <w:r w:rsidR="00390532" w:rsidRPr="00846086">
        <w:rPr>
          <w:highlight w:val="yellow"/>
        </w:rPr>
        <w:t xml:space="preserve"> 350 </w:t>
      </w:r>
      <w:r w:rsidR="00454219" w:rsidRPr="00846086">
        <w:rPr>
          <w:highlight w:val="yellow"/>
        </w:rPr>
        <w:t xml:space="preserve">µL </w:t>
      </w:r>
      <w:r w:rsidR="00A41DA9" w:rsidRPr="00846086">
        <w:rPr>
          <w:highlight w:val="yellow"/>
        </w:rPr>
        <w:t>of lysis buffer), with the goal b</w:t>
      </w:r>
      <w:r w:rsidR="0076371B" w:rsidRPr="00846086">
        <w:rPr>
          <w:highlight w:val="yellow"/>
        </w:rPr>
        <w:t xml:space="preserve">eing to collect a total of 900 </w:t>
      </w:r>
      <w:r w:rsidR="00454219" w:rsidRPr="00846086">
        <w:rPr>
          <w:highlight w:val="yellow"/>
        </w:rPr>
        <w:t xml:space="preserve">µL </w:t>
      </w:r>
      <w:r w:rsidR="00314159" w:rsidRPr="00846086">
        <w:rPr>
          <w:highlight w:val="yellow"/>
        </w:rPr>
        <w:t xml:space="preserve">of sample for the experiment. </w:t>
      </w:r>
      <w:r w:rsidR="00314159" w:rsidRPr="00846086">
        <w:t>Note that t</w:t>
      </w:r>
      <w:r w:rsidR="00A41DA9" w:rsidRPr="00846086">
        <w:t>his volume is in sli</w:t>
      </w:r>
      <w:r w:rsidR="00314159" w:rsidRPr="00846086">
        <w:t>ght excess of what is required</w:t>
      </w:r>
      <w:r w:rsidR="00583DA9" w:rsidRPr="00846086">
        <w:t xml:space="preserve"> for the experiment described below</w:t>
      </w:r>
      <w:r w:rsidR="00A41DA9" w:rsidRPr="00846086">
        <w:t>.</w:t>
      </w:r>
    </w:p>
    <w:p w14:paraId="7EAD03D5" w14:textId="77777777" w:rsidR="00454219" w:rsidRPr="00846086" w:rsidRDefault="00454219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2C1F03B9" w14:textId="016C9C05" w:rsidR="00A41DA9" w:rsidRPr="00846086" w:rsidRDefault="00A41DA9" w:rsidP="00846086">
      <w:pPr>
        <w:pStyle w:val="ListParagraph"/>
        <w:widowControl/>
        <w:numPr>
          <w:ilvl w:val="1"/>
          <w:numId w:val="26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Spin down </w:t>
      </w:r>
      <w:r w:rsidR="00090B94" w:rsidRPr="00846086">
        <w:rPr>
          <w:highlight w:val="yellow"/>
        </w:rPr>
        <w:t xml:space="preserve">the </w:t>
      </w:r>
      <w:r w:rsidRPr="00846086">
        <w:rPr>
          <w:highlight w:val="yellow"/>
        </w:rPr>
        <w:t xml:space="preserve">samples by centrifugation at </w:t>
      </w:r>
      <w:r w:rsidR="005F2C5E" w:rsidRPr="00846086">
        <w:rPr>
          <w:highlight w:val="yellow"/>
        </w:rPr>
        <w:t>17,500 x</w:t>
      </w:r>
      <w:r w:rsidR="002538C0" w:rsidRPr="00846086">
        <w:rPr>
          <w:highlight w:val="yellow"/>
        </w:rPr>
        <w:t xml:space="preserve"> </w:t>
      </w:r>
      <w:r w:rsidR="005F2C5E" w:rsidRPr="00846086">
        <w:rPr>
          <w:i/>
          <w:highlight w:val="yellow"/>
        </w:rPr>
        <w:t>g</w:t>
      </w:r>
      <w:r w:rsidR="00090B94" w:rsidRPr="00846086">
        <w:rPr>
          <w:highlight w:val="yellow"/>
        </w:rPr>
        <w:t xml:space="preserve"> for 3 minutes at 4</w:t>
      </w:r>
      <w:r w:rsidR="005F2C5E" w:rsidRPr="00846086">
        <w:rPr>
          <w:highlight w:val="yellow"/>
        </w:rPr>
        <w:t xml:space="preserve"> </w:t>
      </w:r>
      <w:r w:rsidR="00090B94" w:rsidRPr="00846086">
        <w:rPr>
          <w:highlight w:val="yellow"/>
        </w:rPr>
        <w:t>°C. U</w:t>
      </w:r>
      <w:r w:rsidR="005B7ED3" w:rsidRPr="00846086">
        <w:rPr>
          <w:highlight w:val="yellow"/>
        </w:rPr>
        <w:t xml:space="preserve">pon completion, </w:t>
      </w:r>
      <w:r w:rsidR="00F34E65" w:rsidRPr="00846086">
        <w:rPr>
          <w:highlight w:val="yellow"/>
        </w:rPr>
        <w:t xml:space="preserve">transfer </w:t>
      </w:r>
      <w:r w:rsidR="002538C0" w:rsidRPr="00846086">
        <w:rPr>
          <w:highlight w:val="yellow"/>
        </w:rPr>
        <w:t>270</w:t>
      </w:r>
      <w:r w:rsidR="00454219" w:rsidRPr="00846086">
        <w:rPr>
          <w:highlight w:val="yellow"/>
        </w:rPr>
        <w:t xml:space="preserve"> µL </w:t>
      </w:r>
      <w:r w:rsidR="002538C0" w:rsidRPr="00846086">
        <w:rPr>
          <w:highlight w:val="yellow"/>
        </w:rPr>
        <w:t xml:space="preserve">of the supernatant </w:t>
      </w:r>
      <w:r w:rsidRPr="00846086">
        <w:rPr>
          <w:highlight w:val="yellow"/>
        </w:rPr>
        <w:t xml:space="preserve">to </w:t>
      </w:r>
      <w:r w:rsidR="00F34E65" w:rsidRPr="00846086">
        <w:rPr>
          <w:highlight w:val="yellow"/>
        </w:rPr>
        <w:t xml:space="preserve">each of </w:t>
      </w:r>
      <w:r w:rsidR="00A265B2" w:rsidRPr="00846086">
        <w:rPr>
          <w:highlight w:val="yellow"/>
        </w:rPr>
        <w:t xml:space="preserve">three </w:t>
      </w:r>
      <w:r w:rsidRPr="00846086">
        <w:rPr>
          <w:highlight w:val="yellow"/>
        </w:rPr>
        <w:t>new 1.7</w:t>
      </w:r>
      <w:r w:rsidR="00454219" w:rsidRPr="00846086">
        <w:rPr>
          <w:highlight w:val="yellow"/>
        </w:rPr>
        <w:t xml:space="preserve"> </w:t>
      </w:r>
      <w:r w:rsidRPr="00846086">
        <w:rPr>
          <w:highlight w:val="yellow"/>
        </w:rPr>
        <w:t xml:space="preserve">mL </w:t>
      </w:r>
      <w:r w:rsidR="005B7ED3" w:rsidRPr="00846086">
        <w:rPr>
          <w:highlight w:val="yellow"/>
        </w:rPr>
        <w:t>microcentrifuge</w:t>
      </w:r>
      <w:r w:rsidR="002538C0" w:rsidRPr="00846086">
        <w:rPr>
          <w:highlight w:val="yellow"/>
        </w:rPr>
        <w:t xml:space="preserve"> tubes</w:t>
      </w:r>
      <w:r w:rsidRPr="00846086">
        <w:rPr>
          <w:highlight w:val="yellow"/>
        </w:rPr>
        <w:t xml:space="preserve">. There will </w:t>
      </w:r>
      <w:r w:rsidR="00512F2E" w:rsidRPr="00846086">
        <w:rPr>
          <w:highlight w:val="yellow"/>
        </w:rPr>
        <w:t>be approximately 90</w:t>
      </w:r>
      <w:r w:rsidR="00454219" w:rsidRPr="00846086">
        <w:rPr>
          <w:highlight w:val="yellow"/>
        </w:rPr>
        <w:t xml:space="preserve"> µL </w:t>
      </w:r>
      <w:r w:rsidR="00512F2E" w:rsidRPr="00846086">
        <w:rPr>
          <w:highlight w:val="yellow"/>
        </w:rPr>
        <w:t>remaining.</w:t>
      </w:r>
      <w:r w:rsidR="000A1A6D" w:rsidRPr="00846086">
        <w:rPr>
          <w:highlight w:val="yellow"/>
        </w:rPr>
        <w:t xml:space="preserve"> </w:t>
      </w:r>
      <w:r w:rsidR="00512F2E" w:rsidRPr="00846086">
        <w:rPr>
          <w:highlight w:val="yellow"/>
        </w:rPr>
        <w:t>Remove 40</w:t>
      </w:r>
      <w:r w:rsidR="00454219" w:rsidRPr="00846086">
        <w:rPr>
          <w:highlight w:val="yellow"/>
        </w:rPr>
        <w:t xml:space="preserve"> µL </w:t>
      </w:r>
      <w:r w:rsidRPr="00846086">
        <w:rPr>
          <w:highlight w:val="yellow"/>
        </w:rPr>
        <w:t>to be used as an “input control”</w:t>
      </w:r>
      <w:r w:rsidR="00512F2E" w:rsidRPr="00846086">
        <w:rPr>
          <w:highlight w:val="yellow"/>
        </w:rPr>
        <w:t xml:space="preserve"> and place in a new tube</w:t>
      </w:r>
      <w:r w:rsidRPr="00846086">
        <w:rPr>
          <w:highlight w:val="yellow"/>
        </w:rPr>
        <w:t>. Place all samples on ice.</w:t>
      </w:r>
    </w:p>
    <w:p w14:paraId="3CDEA507" w14:textId="77777777" w:rsidR="00A41DA9" w:rsidRPr="00846086" w:rsidRDefault="00A41DA9" w:rsidP="00846086">
      <w:pPr>
        <w:pStyle w:val="ListParagraph"/>
        <w:ind w:left="0"/>
        <w:rPr>
          <w:highlight w:val="yellow"/>
        </w:rPr>
      </w:pPr>
    </w:p>
    <w:p w14:paraId="446DC8B2" w14:textId="1986F758" w:rsidR="00A41DA9" w:rsidRPr="00846086" w:rsidRDefault="00DC57B3" w:rsidP="00846086">
      <w:pPr>
        <w:pStyle w:val="ListParagraph"/>
        <w:numPr>
          <w:ilvl w:val="0"/>
          <w:numId w:val="22"/>
        </w:numPr>
        <w:ind w:left="0" w:firstLine="0"/>
        <w:rPr>
          <w:b/>
          <w:highlight w:val="yellow"/>
        </w:rPr>
      </w:pPr>
      <w:r w:rsidRPr="00846086">
        <w:rPr>
          <w:b/>
          <w:highlight w:val="yellow"/>
        </w:rPr>
        <w:t xml:space="preserve">Kinase </w:t>
      </w:r>
      <w:r w:rsidR="00454219" w:rsidRPr="00846086">
        <w:rPr>
          <w:b/>
          <w:highlight w:val="yellow"/>
        </w:rPr>
        <w:t xml:space="preserve">assay: </w:t>
      </w:r>
      <w:proofErr w:type="spellStart"/>
      <w:r w:rsidR="00454219" w:rsidRPr="00846086">
        <w:rPr>
          <w:b/>
          <w:highlight w:val="yellow"/>
        </w:rPr>
        <w:t>thiophosphorylation</w:t>
      </w:r>
      <w:proofErr w:type="spellEnd"/>
      <w:r w:rsidR="00454219" w:rsidRPr="00846086">
        <w:rPr>
          <w:b/>
          <w:highlight w:val="yellow"/>
        </w:rPr>
        <w:t xml:space="preserve"> and alkylation</w:t>
      </w:r>
    </w:p>
    <w:p w14:paraId="42B9359F" w14:textId="77777777" w:rsidR="00A41DA9" w:rsidRPr="00846086" w:rsidRDefault="00A41DA9" w:rsidP="00846086">
      <w:pPr>
        <w:rPr>
          <w:b/>
          <w:highlight w:val="yellow"/>
        </w:rPr>
      </w:pPr>
    </w:p>
    <w:p w14:paraId="304E6A1E" w14:textId="76C5FE6B" w:rsidR="00454219" w:rsidRPr="00846086" w:rsidRDefault="00A41DA9" w:rsidP="00846086">
      <w:pPr>
        <w:pStyle w:val="ListParagraph"/>
        <w:widowControl/>
        <w:numPr>
          <w:ilvl w:val="1"/>
          <w:numId w:val="27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Label the three tubes </w:t>
      </w:r>
      <w:r w:rsidR="00A05B14" w:rsidRPr="00846086">
        <w:rPr>
          <w:highlight w:val="yellow"/>
        </w:rPr>
        <w:t>containing</w:t>
      </w:r>
      <w:r w:rsidRPr="00846086">
        <w:rPr>
          <w:highlight w:val="yellow"/>
        </w:rPr>
        <w:t xml:space="preserve"> 270</w:t>
      </w:r>
      <w:r w:rsidR="006916A0" w:rsidRPr="00846086">
        <w:rPr>
          <w:highlight w:val="yellow"/>
        </w:rPr>
        <w:t xml:space="preserve"> </w:t>
      </w:r>
      <w:r w:rsidR="00454219" w:rsidRPr="00846086">
        <w:rPr>
          <w:highlight w:val="yellow"/>
        </w:rPr>
        <w:t xml:space="preserve">µL </w:t>
      </w:r>
      <w:r w:rsidR="00A05B14" w:rsidRPr="00846086">
        <w:rPr>
          <w:highlight w:val="yellow"/>
        </w:rPr>
        <w:t xml:space="preserve">each as follows: “kinase </w:t>
      </w:r>
      <w:proofErr w:type="spellStart"/>
      <w:r w:rsidR="00A05B14" w:rsidRPr="00846086">
        <w:rPr>
          <w:highlight w:val="yellow"/>
        </w:rPr>
        <w:t>r</w:t>
      </w:r>
      <w:r w:rsidRPr="00846086">
        <w:rPr>
          <w:highlight w:val="yellow"/>
        </w:rPr>
        <w:t>xn</w:t>
      </w:r>
      <w:proofErr w:type="spellEnd"/>
      <w:r w:rsidRPr="00846086">
        <w:rPr>
          <w:highlight w:val="yellow"/>
        </w:rPr>
        <w:t>”, “GTP</w:t>
      </w:r>
      <w:r w:rsidRPr="00846086">
        <w:rPr>
          <w:rFonts w:ascii="Cambria Math" w:eastAsia="Cambria Math" w:hAnsi="Cambria Math" w:cs="Cambria Math"/>
          <w:highlight w:val="yellow"/>
        </w:rPr>
        <w:t>𝛾</w:t>
      </w:r>
      <w:r w:rsidRPr="00846086">
        <w:rPr>
          <w:rFonts w:eastAsia="Cambria Math"/>
          <w:highlight w:val="yellow"/>
        </w:rPr>
        <w:t>S</w:t>
      </w:r>
      <w:r w:rsidR="00A05B14" w:rsidRPr="00846086">
        <w:rPr>
          <w:rFonts w:eastAsia="Cambria Math"/>
          <w:highlight w:val="yellow"/>
        </w:rPr>
        <w:t xml:space="preserve"> </w:t>
      </w:r>
      <w:r w:rsidR="00A05B14" w:rsidRPr="00846086">
        <w:rPr>
          <w:highlight w:val="yellow"/>
        </w:rPr>
        <w:t>only</w:t>
      </w:r>
      <w:r w:rsidRPr="00846086">
        <w:rPr>
          <w:highlight w:val="yellow"/>
        </w:rPr>
        <w:t>”,</w:t>
      </w:r>
      <w:r w:rsidR="00A05B14" w:rsidRPr="00846086">
        <w:rPr>
          <w:highlight w:val="yellow"/>
        </w:rPr>
        <w:t xml:space="preserve"> and</w:t>
      </w:r>
      <w:r w:rsidRPr="00846086">
        <w:rPr>
          <w:highlight w:val="yellow"/>
        </w:rPr>
        <w:t xml:space="preserve"> “PNBM</w:t>
      </w:r>
      <w:r w:rsidR="00AB0901" w:rsidRPr="00846086">
        <w:rPr>
          <w:highlight w:val="yellow"/>
        </w:rPr>
        <w:t xml:space="preserve"> (p-</w:t>
      </w:r>
      <w:proofErr w:type="spellStart"/>
      <w:r w:rsidR="00AB0901" w:rsidRPr="00846086">
        <w:rPr>
          <w:highlight w:val="yellow"/>
        </w:rPr>
        <w:t>nitrobezyl</w:t>
      </w:r>
      <w:proofErr w:type="spellEnd"/>
      <w:r w:rsidR="00AB0901" w:rsidRPr="00846086">
        <w:rPr>
          <w:highlight w:val="yellow"/>
        </w:rPr>
        <w:t xml:space="preserve"> mesylate)</w:t>
      </w:r>
      <w:r w:rsidR="00A05B14" w:rsidRPr="00846086">
        <w:rPr>
          <w:highlight w:val="yellow"/>
        </w:rPr>
        <w:t xml:space="preserve"> only</w:t>
      </w:r>
      <w:r w:rsidRPr="00846086">
        <w:rPr>
          <w:highlight w:val="yellow"/>
        </w:rPr>
        <w:t>”</w:t>
      </w:r>
      <w:r w:rsidR="00465AB0" w:rsidRPr="00846086">
        <w:rPr>
          <w:highlight w:val="yellow"/>
        </w:rPr>
        <w:t>.</w:t>
      </w:r>
      <w:r w:rsidR="00846086" w:rsidRPr="00846086">
        <w:rPr>
          <w:highlight w:val="yellow"/>
        </w:rPr>
        <w:t xml:space="preserve"> </w:t>
      </w:r>
      <w:r w:rsidR="006916A0" w:rsidRPr="00846086">
        <w:rPr>
          <w:highlight w:val="yellow"/>
        </w:rPr>
        <w:t xml:space="preserve">Prepare </w:t>
      </w:r>
      <w:r w:rsidR="00846086" w:rsidRPr="00846086">
        <w:rPr>
          <w:highlight w:val="yellow"/>
        </w:rPr>
        <w:t xml:space="preserve">the </w:t>
      </w:r>
      <w:r w:rsidR="006916A0" w:rsidRPr="00846086">
        <w:rPr>
          <w:highlight w:val="yellow"/>
        </w:rPr>
        <w:t>kinase r</w:t>
      </w:r>
      <w:r w:rsidRPr="00846086">
        <w:rPr>
          <w:highlight w:val="yellow"/>
        </w:rPr>
        <w:t>eaction</w:t>
      </w:r>
      <w:r w:rsidR="00846086" w:rsidRPr="00846086">
        <w:rPr>
          <w:highlight w:val="yellow"/>
        </w:rPr>
        <w:t>s</w:t>
      </w:r>
      <w:r w:rsidR="00454219" w:rsidRPr="00846086">
        <w:rPr>
          <w:highlight w:val="yellow"/>
        </w:rPr>
        <w:t>.</w:t>
      </w:r>
      <w:r w:rsidRPr="00846086">
        <w:rPr>
          <w:highlight w:val="yellow"/>
        </w:rPr>
        <w:t xml:space="preserve"> </w:t>
      </w:r>
    </w:p>
    <w:p w14:paraId="64DBDE57" w14:textId="77777777" w:rsidR="00454219" w:rsidRPr="00846086" w:rsidRDefault="00454219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69C4AF61" w14:textId="29EC18F2" w:rsidR="00A41DA9" w:rsidRPr="00846086" w:rsidRDefault="00A05B14" w:rsidP="00846086">
      <w:pPr>
        <w:pStyle w:val="ListParagraph"/>
        <w:widowControl/>
        <w:numPr>
          <w:ilvl w:val="2"/>
          <w:numId w:val="27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To the “kinase </w:t>
      </w:r>
      <w:proofErr w:type="spellStart"/>
      <w:r w:rsidRPr="00846086">
        <w:rPr>
          <w:highlight w:val="yellow"/>
        </w:rPr>
        <w:t>r</w:t>
      </w:r>
      <w:r w:rsidR="00A41DA9" w:rsidRPr="00846086">
        <w:rPr>
          <w:highlight w:val="yellow"/>
        </w:rPr>
        <w:t>xn</w:t>
      </w:r>
      <w:proofErr w:type="spellEnd"/>
      <w:r w:rsidR="00A41DA9" w:rsidRPr="00846086">
        <w:rPr>
          <w:highlight w:val="yellow"/>
        </w:rPr>
        <w:t>” tube,</w:t>
      </w:r>
      <w:r w:rsidR="00AB44BD" w:rsidRPr="00846086">
        <w:rPr>
          <w:highlight w:val="yellow"/>
        </w:rPr>
        <w:t xml:space="preserve"> add 2.7</w:t>
      </w:r>
      <w:r w:rsidR="00477CE0" w:rsidRPr="00846086">
        <w:rPr>
          <w:highlight w:val="yellow"/>
        </w:rPr>
        <w:t xml:space="preserve"> </w:t>
      </w:r>
      <w:r w:rsidR="00454219" w:rsidRPr="00846086">
        <w:rPr>
          <w:highlight w:val="yellow"/>
        </w:rPr>
        <w:t xml:space="preserve">µL </w:t>
      </w:r>
      <w:r w:rsidR="00EB640F" w:rsidRPr="00846086">
        <w:rPr>
          <w:highlight w:val="yellow"/>
        </w:rPr>
        <w:t>(</w:t>
      </w:r>
      <w:r w:rsidR="00953B06" w:rsidRPr="00846086">
        <w:rPr>
          <w:highlight w:val="yellow"/>
        </w:rPr>
        <w:t xml:space="preserve">equivalent to </w:t>
      </w:r>
      <w:r w:rsidR="00EB640F" w:rsidRPr="00846086">
        <w:rPr>
          <w:highlight w:val="yellow"/>
        </w:rPr>
        <w:t xml:space="preserve">1,350 U) </w:t>
      </w:r>
      <w:r w:rsidR="00A41DA9" w:rsidRPr="00846086">
        <w:rPr>
          <w:highlight w:val="yellow"/>
        </w:rPr>
        <w:t>of CK2, then add 2.7</w:t>
      </w:r>
      <w:r w:rsidR="00454219" w:rsidRPr="00846086">
        <w:rPr>
          <w:highlight w:val="yellow"/>
        </w:rPr>
        <w:t xml:space="preserve"> µL </w:t>
      </w:r>
      <w:r w:rsidR="00A41DA9" w:rsidRPr="00846086">
        <w:rPr>
          <w:highlight w:val="yellow"/>
        </w:rPr>
        <w:t>of 2.5 mM GTP</w:t>
      </w:r>
      <w:r w:rsidR="00A41DA9" w:rsidRPr="00846086">
        <w:rPr>
          <w:rFonts w:ascii="Cambria Math" w:hAnsi="Cambria Math" w:cs="Cambria Math"/>
          <w:highlight w:val="yellow"/>
        </w:rPr>
        <w:t>𝛾</w:t>
      </w:r>
      <w:r w:rsidR="00082AA0" w:rsidRPr="00846086">
        <w:rPr>
          <w:highlight w:val="yellow"/>
        </w:rPr>
        <w:t xml:space="preserve">S. </w:t>
      </w:r>
    </w:p>
    <w:p w14:paraId="3851CA9B" w14:textId="77777777" w:rsidR="00454219" w:rsidRPr="00846086" w:rsidRDefault="00454219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39891912" w14:textId="52888C35" w:rsidR="00A41DA9" w:rsidRPr="00846086" w:rsidRDefault="00A41DA9" w:rsidP="00846086">
      <w:pPr>
        <w:pStyle w:val="ListParagraph"/>
        <w:widowControl/>
        <w:numPr>
          <w:ilvl w:val="2"/>
          <w:numId w:val="27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To the “GTP</w:t>
      </w:r>
      <w:r w:rsidRPr="00846086">
        <w:rPr>
          <w:rFonts w:ascii="Cambria Math" w:hAnsi="Cambria Math" w:cs="Cambria Math"/>
          <w:highlight w:val="yellow"/>
        </w:rPr>
        <w:t>𝛾</w:t>
      </w:r>
      <w:r w:rsidRPr="00846086">
        <w:rPr>
          <w:highlight w:val="yellow"/>
        </w:rPr>
        <w:t>S</w:t>
      </w:r>
      <w:r w:rsidR="00A05B14" w:rsidRPr="00846086">
        <w:rPr>
          <w:highlight w:val="yellow"/>
        </w:rPr>
        <w:t xml:space="preserve"> only</w:t>
      </w:r>
      <w:r w:rsidRPr="00846086">
        <w:rPr>
          <w:highlight w:val="yellow"/>
        </w:rPr>
        <w:t>” tube</w:t>
      </w:r>
      <w:r w:rsidR="00082AA0" w:rsidRPr="00846086">
        <w:rPr>
          <w:highlight w:val="yellow"/>
        </w:rPr>
        <w:t>,</w:t>
      </w:r>
      <w:r w:rsidRPr="00846086">
        <w:rPr>
          <w:highlight w:val="yellow"/>
        </w:rPr>
        <w:t xml:space="preserve"> add </w:t>
      </w:r>
      <w:r w:rsidR="00082AA0" w:rsidRPr="00846086">
        <w:rPr>
          <w:highlight w:val="yellow"/>
        </w:rPr>
        <w:t>2.7</w:t>
      </w:r>
      <w:r w:rsidR="00454219" w:rsidRPr="00846086">
        <w:rPr>
          <w:highlight w:val="yellow"/>
        </w:rPr>
        <w:t xml:space="preserve"> µL</w:t>
      </w:r>
      <w:r w:rsidRPr="00846086">
        <w:rPr>
          <w:highlight w:val="yellow"/>
        </w:rPr>
        <w:t xml:space="preserve"> of 2.5 mM GTP</w:t>
      </w:r>
      <w:r w:rsidRPr="00846086">
        <w:rPr>
          <w:rFonts w:ascii="Cambria Math" w:hAnsi="Cambria Math" w:cs="Cambria Math"/>
          <w:highlight w:val="yellow"/>
        </w:rPr>
        <w:t>𝛾</w:t>
      </w:r>
      <w:r w:rsidRPr="00846086">
        <w:rPr>
          <w:highlight w:val="yellow"/>
        </w:rPr>
        <w:t xml:space="preserve">S, </w:t>
      </w:r>
      <w:r w:rsidR="00082AA0" w:rsidRPr="00846086">
        <w:rPr>
          <w:highlight w:val="yellow"/>
        </w:rPr>
        <w:t>and then add 2.7</w:t>
      </w:r>
      <w:r w:rsidR="00454219" w:rsidRPr="00846086">
        <w:rPr>
          <w:highlight w:val="yellow"/>
        </w:rPr>
        <w:t xml:space="preserve"> µL </w:t>
      </w:r>
      <w:r w:rsidR="00082AA0" w:rsidRPr="00846086">
        <w:rPr>
          <w:highlight w:val="yellow"/>
        </w:rPr>
        <w:t xml:space="preserve">of lysis buffer. </w:t>
      </w:r>
    </w:p>
    <w:p w14:paraId="5FF666C7" w14:textId="77777777" w:rsidR="00454219" w:rsidRPr="00846086" w:rsidRDefault="00454219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5B93928A" w14:textId="1590198C" w:rsidR="00A41DA9" w:rsidRPr="00846086" w:rsidRDefault="00B91237" w:rsidP="00846086">
      <w:pPr>
        <w:pStyle w:val="ListParagraph"/>
        <w:widowControl/>
        <w:numPr>
          <w:ilvl w:val="2"/>
          <w:numId w:val="27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To the “PNBM</w:t>
      </w:r>
      <w:r w:rsidR="00A05B14" w:rsidRPr="00846086">
        <w:rPr>
          <w:highlight w:val="yellow"/>
        </w:rPr>
        <w:t xml:space="preserve"> only</w:t>
      </w:r>
      <w:r w:rsidRPr="00846086">
        <w:rPr>
          <w:highlight w:val="yellow"/>
        </w:rPr>
        <w:t>” tube</w:t>
      </w:r>
      <w:r w:rsidR="00082AA0" w:rsidRPr="00846086">
        <w:rPr>
          <w:highlight w:val="yellow"/>
        </w:rPr>
        <w:t>,</w:t>
      </w:r>
      <w:r w:rsidRPr="00846086">
        <w:rPr>
          <w:highlight w:val="yellow"/>
        </w:rPr>
        <w:t xml:space="preserve"> add 5.4</w:t>
      </w:r>
      <w:r w:rsidR="00454219" w:rsidRPr="00846086">
        <w:rPr>
          <w:highlight w:val="yellow"/>
        </w:rPr>
        <w:t xml:space="preserve"> µL </w:t>
      </w:r>
      <w:r w:rsidR="00082AA0" w:rsidRPr="00846086">
        <w:rPr>
          <w:highlight w:val="yellow"/>
        </w:rPr>
        <w:t>of lysis buffer.</w:t>
      </w:r>
      <w:r w:rsidR="00A41DA9" w:rsidRPr="00846086">
        <w:rPr>
          <w:highlight w:val="yellow"/>
        </w:rPr>
        <w:t xml:space="preserve"> </w:t>
      </w:r>
      <w:r w:rsidR="00082AA0" w:rsidRPr="00846086">
        <w:rPr>
          <w:highlight w:val="yellow"/>
        </w:rPr>
        <w:t>F</w:t>
      </w:r>
      <w:r w:rsidR="00A41DA9" w:rsidRPr="00846086">
        <w:rPr>
          <w:highlight w:val="yellow"/>
        </w:rPr>
        <w:t>lick</w:t>
      </w:r>
      <w:r w:rsidR="008C2E7F" w:rsidRPr="00846086">
        <w:rPr>
          <w:highlight w:val="yellow"/>
        </w:rPr>
        <w:t xml:space="preserve"> all</w:t>
      </w:r>
      <w:r w:rsidR="00082AA0" w:rsidRPr="00846086">
        <w:rPr>
          <w:highlight w:val="yellow"/>
        </w:rPr>
        <w:t xml:space="preserve"> </w:t>
      </w:r>
      <w:r w:rsidR="00A41DA9" w:rsidRPr="00846086">
        <w:rPr>
          <w:highlight w:val="yellow"/>
        </w:rPr>
        <w:t>tube</w:t>
      </w:r>
      <w:r w:rsidR="008C2E7F" w:rsidRPr="00846086">
        <w:rPr>
          <w:highlight w:val="yellow"/>
        </w:rPr>
        <w:t>s</w:t>
      </w:r>
      <w:r w:rsidR="00A41DA9" w:rsidRPr="00846086">
        <w:rPr>
          <w:highlight w:val="yellow"/>
        </w:rPr>
        <w:t xml:space="preserve"> to mix and then immediately place on ice.</w:t>
      </w:r>
    </w:p>
    <w:p w14:paraId="3B900AC3" w14:textId="77777777" w:rsidR="00454219" w:rsidRPr="00846086" w:rsidRDefault="00454219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3CCBF8AF" w14:textId="1B333BAC" w:rsidR="00A41DA9" w:rsidRPr="00846086" w:rsidRDefault="001E22C8" w:rsidP="00846086">
      <w:pPr>
        <w:pStyle w:val="ListParagraph"/>
        <w:widowControl/>
        <w:numPr>
          <w:ilvl w:val="1"/>
          <w:numId w:val="27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Incubate all three tubes for 1 min in a 30 °C water bath.</w:t>
      </w:r>
      <w:r w:rsidR="000A1A6D" w:rsidRPr="00846086">
        <w:rPr>
          <w:highlight w:val="yellow"/>
        </w:rPr>
        <w:t xml:space="preserve"> </w:t>
      </w:r>
      <w:r w:rsidR="00B91237" w:rsidRPr="00846086">
        <w:rPr>
          <w:highlight w:val="yellow"/>
        </w:rPr>
        <w:t>Following incubation</w:t>
      </w:r>
      <w:r w:rsidR="00082AA0" w:rsidRPr="00846086">
        <w:rPr>
          <w:highlight w:val="yellow"/>
        </w:rPr>
        <w:t>,</w:t>
      </w:r>
      <w:r w:rsidR="00B91237" w:rsidRPr="00846086">
        <w:rPr>
          <w:highlight w:val="yellow"/>
        </w:rPr>
        <w:t xml:space="preserve"> add 13.5</w:t>
      </w:r>
      <w:r w:rsidR="00846086" w:rsidRPr="00846086">
        <w:rPr>
          <w:highlight w:val="yellow"/>
        </w:rPr>
        <w:t xml:space="preserve"> </w:t>
      </w:r>
      <w:r w:rsidR="00454219" w:rsidRPr="00846086">
        <w:rPr>
          <w:highlight w:val="yellow"/>
        </w:rPr>
        <w:t xml:space="preserve">µL </w:t>
      </w:r>
      <w:r w:rsidR="00A41DA9" w:rsidRPr="00846086">
        <w:rPr>
          <w:highlight w:val="yellow"/>
        </w:rPr>
        <w:t xml:space="preserve">of </w:t>
      </w:r>
      <w:r w:rsidR="00A05B14" w:rsidRPr="00846086">
        <w:rPr>
          <w:highlight w:val="yellow"/>
        </w:rPr>
        <w:t>12</w:t>
      </w:r>
      <w:r w:rsidR="00454219" w:rsidRPr="00846086">
        <w:rPr>
          <w:highlight w:val="yellow"/>
        </w:rPr>
        <w:t xml:space="preserve"> </w:t>
      </w:r>
      <w:r w:rsidR="00A05B14" w:rsidRPr="00846086">
        <w:rPr>
          <w:highlight w:val="yellow"/>
        </w:rPr>
        <w:t>mg/mL PNBM to all three tubes</w:t>
      </w:r>
      <w:r w:rsidR="00A41DA9" w:rsidRPr="00846086">
        <w:rPr>
          <w:highlight w:val="yellow"/>
        </w:rPr>
        <w:t>. Invert to mix samples. Incubate th</w:t>
      </w:r>
      <w:r w:rsidR="00A05B14" w:rsidRPr="00846086">
        <w:rPr>
          <w:highlight w:val="yellow"/>
        </w:rPr>
        <w:t xml:space="preserve">ese samples at room temperature </w:t>
      </w:r>
      <w:r w:rsidR="00CB1EF8" w:rsidRPr="00846086">
        <w:rPr>
          <w:highlight w:val="yellow"/>
        </w:rPr>
        <w:t xml:space="preserve">for 1 </w:t>
      </w:r>
      <w:r w:rsidR="00454219" w:rsidRPr="00846086">
        <w:rPr>
          <w:highlight w:val="yellow"/>
        </w:rPr>
        <w:t>h</w:t>
      </w:r>
      <w:r w:rsidR="00A41DA9" w:rsidRPr="00846086">
        <w:rPr>
          <w:highlight w:val="yellow"/>
        </w:rPr>
        <w:t xml:space="preserve">. </w:t>
      </w:r>
    </w:p>
    <w:p w14:paraId="78102258" w14:textId="77777777" w:rsidR="00A41DA9" w:rsidRPr="00846086" w:rsidRDefault="00A41DA9" w:rsidP="00846086">
      <w:pPr>
        <w:rPr>
          <w:highlight w:val="yellow"/>
        </w:rPr>
      </w:pPr>
    </w:p>
    <w:p w14:paraId="1E0282D5" w14:textId="6B41C774" w:rsidR="00A41DA9" w:rsidRPr="00846086" w:rsidRDefault="00951C8C" w:rsidP="00846086">
      <w:pPr>
        <w:pStyle w:val="ListParagraph"/>
        <w:widowControl/>
        <w:numPr>
          <w:ilvl w:val="1"/>
          <w:numId w:val="27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After starting the incubation in</w:t>
      </w:r>
      <w:r w:rsidR="00A41DA9" w:rsidRPr="00846086">
        <w:rPr>
          <w:highlight w:val="yellow"/>
        </w:rPr>
        <w:t xml:space="preserve"> step 2.</w:t>
      </w:r>
      <w:r w:rsidR="00846086" w:rsidRPr="00846086">
        <w:rPr>
          <w:highlight w:val="yellow"/>
        </w:rPr>
        <w:t>2</w:t>
      </w:r>
      <w:r w:rsidR="00A41DA9" w:rsidRPr="00846086">
        <w:rPr>
          <w:highlight w:val="yellow"/>
        </w:rPr>
        <w:t xml:space="preserve">, </w:t>
      </w:r>
      <w:r w:rsidR="00454219" w:rsidRPr="00846086">
        <w:rPr>
          <w:highlight w:val="yellow"/>
        </w:rPr>
        <w:t>prepare</w:t>
      </w:r>
      <w:r w:rsidRPr="00846086">
        <w:rPr>
          <w:highlight w:val="yellow"/>
        </w:rPr>
        <w:t xml:space="preserve"> the desalting column</w:t>
      </w:r>
      <w:r w:rsidR="00AF6CD6" w:rsidRPr="00846086">
        <w:rPr>
          <w:highlight w:val="yellow"/>
        </w:rPr>
        <w:t>s</w:t>
      </w:r>
      <w:r w:rsidRPr="00846086">
        <w:rPr>
          <w:highlight w:val="yellow"/>
        </w:rPr>
        <w:t xml:space="preserve"> </w:t>
      </w:r>
      <w:r w:rsidR="00A41DA9" w:rsidRPr="00846086">
        <w:rPr>
          <w:highlight w:val="yellow"/>
        </w:rPr>
        <w:t xml:space="preserve">as soon as possible </w:t>
      </w:r>
      <w:r w:rsidRPr="00846086">
        <w:rPr>
          <w:highlight w:val="yellow"/>
        </w:rPr>
        <w:t xml:space="preserve">as </w:t>
      </w:r>
      <w:r w:rsidR="00A41DA9" w:rsidRPr="00846086">
        <w:rPr>
          <w:highlight w:val="yellow"/>
        </w:rPr>
        <w:t>the proces</w:t>
      </w:r>
      <w:r w:rsidR="00CB1EF8" w:rsidRPr="00846086">
        <w:rPr>
          <w:highlight w:val="yellow"/>
        </w:rPr>
        <w:t>s ta</w:t>
      </w:r>
      <w:r w:rsidRPr="00846086">
        <w:rPr>
          <w:highlight w:val="yellow"/>
        </w:rPr>
        <w:t>kes</w:t>
      </w:r>
      <w:r w:rsidR="00CB1EF8" w:rsidRPr="00846086">
        <w:rPr>
          <w:highlight w:val="yellow"/>
        </w:rPr>
        <w:t xml:space="preserve"> approximately 45 min</w:t>
      </w:r>
      <w:r w:rsidR="00A41DA9" w:rsidRPr="00846086">
        <w:rPr>
          <w:highlight w:val="yellow"/>
        </w:rPr>
        <w:t xml:space="preserve">. </w:t>
      </w:r>
    </w:p>
    <w:p w14:paraId="6161D867" w14:textId="77777777" w:rsidR="00A41DA9" w:rsidRPr="00846086" w:rsidRDefault="00A41DA9" w:rsidP="00846086">
      <w:pPr>
        <w:rPr>
          <w:b/>
          <w:highlight w:val="yellow"/>
        </w:rPr>
      </w:pPr>
    </w:p>
    <w:p w14:paraId="01B7DC03" w14:textId="1A1145C1" w:rsidR="00A41DA9" w:rsidRPr="00846086" w:rsidRDefault="00A41DA9" w:rsidP="00846086">
      <w:pPr>
        <w:pStyle w:val="ListParagraph"/>
        <w:numPr>
          <w:ilvl w:val="0"/>
          <w:numId w:val="22"/>
        </w:numPr>
        <w:ind w:left="0" w:firstLine="0"/>
        <w:rPr>
          <w:b/>
          <w:highlight w:val="yellow"/>
        </w:rPr>
      </w:pPr>
      <w:r w:rsidRPr="00846086">
        <w:rPr>
          <w:b/>
          <w:highlight w:val="yellow"/>
        </w:rPr>
        <w:t>Preparation</w:t>
      </w:r>
      <w:r w:rsidR="00F16996" w:rsidRPr="00846086">
        <w:rPr>
          <w:b/>
          <w:highlight w:val="yellow"/>
        </w:rPr>
        <w:t xml:space="preserve"> of </w:t>
      </w:r>
      <w:r w:rsidR="00454219" w:rsidRPr="00846086">
        <w:rPr>
          <w:b/>
          <w:highlight w:val="yellow"/>
        </w:rPr>
        <w:t>desalting columns</w:t>
      </w:r>
    </w:p>
    <w:p w14:paraId="0580047C" w14:textId="77777777" w:rsidR="00A41DA9" w:rsidRPr="00846086" w:rsidRDefault="00A41DA9" w:rsidP="00846086">
      <w:pPr>
        <w:rPr>
          <w:highlight w:val="yellow"/>
        </w:rPr>
      </w:pPr>
    </w:p>
    <w:p w14:paraId="1B38AEAA" w14:textId="77449537" w:rsidR="00A41DA9" w:rsidRPr="00846086" w:rsidRDefault="00A41DA9" w:rsidP="00846086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Initially prepare columns (3 for this </w:t>
      </w:r>
      <w:r w:rsidR="006570E1" w:rsidRPr="00846086">
        <w:rPr>
          <w:highlight w:val="yellow"/>
        </w:rPr>
        <w:t xml:space="preserve">example </w:t>
      </w:r>
      <w:r w:rsidR="00DC5658" w:rsidRPr="00846086">
        <w:rPr>
          <w:highlight w:val="yellow"/>
        </w:rPr>
        <w:t>experiment</w:t>
      </w:r>
      <w:r w:rsidRPr="00846086">
        <w:rPr>
          <w:highlight w:val="yellow"/>
        </w:rPr>
        <w:t xml:space="preserve">) by </w:t>
      </w:r>
      <w:r w:rsidR="006C426E" w:rsidRPr="00846086">
        <w:rPr>
          <w:highlight w:val="yellow"/>
        </w:rPr>
        <w:t>inverting</w:t>
      </w:r>
      <w:r w:rsidRPr="00846086">
        <w:rPr>
          <w:highlight w:val="yellow"/>
        </w:rPr>
        <w:t xml:space="preserve"> each column </w:t>
      </w:r>
      <w:r w:rsidR="006C426E" w:rsidRPr="00846086">
        <w:rPr>
          <w:highlight w:val="yellow"/>
        </w:rPr>
        <w:t xml:space="preserve">several times </w:t>
      </w:r>
      <w:r w:rsidRPr="00846086">
        <w:rPr>
          <w:highlight w:val="yellow"/>
        </w:rPr>
        <w:t>to re</w:t>
      </w:r>
      <w:r w:rsidR="006C426E" w:rsidRPr="00846086">
        <w:rPr>
          <w:highlight w:val="yellow"/>
        </w:rPr>
        <w:t xml:space="preserve">-suspend the </w:t>
      </w:r>
      <w:r w:rsidR="005F30C1" w:rsidRPr="00846086">
        <w:rPr>
          <w:highlight w:val="yellow"/>
        </w:rPr>
        <w:t xml:space="preserve">Sephadex G-25 </w:t>
      </w:r>
      <w:r w:rsidR="006C426E" w:rsidRPr="00846086">
        <w:rPr>
          <w:highlight w:val="yellow"/>
        </w:rPr>
        <w:t>resin</w:t>
      </w:r>
      <w:r w:rsidR="00BF643B" w:rsidRPr="00846086">
        <w:rPr>
          <w:highlight w:val="yellow"/>
        </w:rPr>
        <w:t xml:space="preserve"> in the storage buffer</w:t>
      </w:r>
      <w:r w:rsidRPr="00846086">
        <w:rPr>
          <w:highlight w:val="yellow"/>
        </w:rPr>
        <w:t xml:space="preserve">. </w:t>
      </w:r>
      <w:r w:rsidR="00EC2966" w:rsidRPr="00846086">
        <w:rPr>
          <w:highlight w:val="yellow"/>
        </w:rPr>
        <w:t>A</w:t>
      </w:r>
      <w:r w:rsidRPr="00846086">
        <w:rPr>
          <w:highlight w:val="yellow"/>
        </w:rPr>
        <w:t xml:space="preserve">llow </w:t>
      </w:r>
      <w:r w:rsidR="006C426E" w:rsidRPr="00846086">
        <w:rPr>
          <w:highlight w:val="yellow"/>
        </w:rPr>
        <w:t xml:space="preserve">the </w:t>
      </w:r>
      <w:r w:rsidRPr="00846086">
        <w:rPr>
          <w:highlight w:val="yellow"/>
        </w:rPr>
        <w:t xml:space="preserve">resin to settle by attaching each column to a clamp stand and </w:t>
      </w:r>
      <w:r w:rsidR="00DB33EA" w:rsidRPr="00846086">
        <w:rPr>
          <w:highlight w:val="yellow"/>
        </w:rPr>
        <w:t>let</w:t>
      </w:r>
      <w:r w:rsidR="006C426E" w:rsidRPr="00846086">
        <w:rPr>
          <w:highlight w:val="yellow"/>
        </w:rPr>
        <w:t>ting it</w:t>
      </w:r>
      <w:r w:rsidR="00DB33EA" w:rsidRPr="00846086">
        <w:rPr>
          <w:highlight w:val="yellow"/>
        </w:rPr>
        <w:t xml:space="preserve"> sit undisturbed for </w:t>
      </w:r>
      <w:r w:rsidR="006C426E" w:rsidRPr="00846086">
        <w:rPr>
          <w:highlight w:val="yellow"/>
        </w:rPr>
        <w:t xml:space="preserve">approximately </w:t>
      </w:r>
      <w:r w:rsidR="00DB33EA" w:rsidRPr="00846086">
        <w:rPr>
          <w:highlight w:val="yellow"/>
        </w:rPr>
        <w:t>5 min</w:t>
      </w:r>
      <w:r w:rsidRPr="00846086">
        <w:rPr>
          <w:highlight w:val="yellow"/>
        </w:rPr>
        <w:t xml:space="preserve">. </w:t>
      </w:r>
    </w:p>
    <w:p w14:paraId="08EE39F1" w14:textId="77777777" w:rsidR="00454219" w:rsidRPr="00846086" w:rsidRDefault="00454219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68918145" w14:textId="390A3EAE" w:rsidR="00A41DA9" w:rsidRPr="00846086" w:rsidRDefault="00A41DA9" w:rsidP="00846086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Following settling </w:t>
      </w:r>
      <w:r w:rsidR="00EA0F52" w:rsidRPr="00846086">
        <w:rPr>
          <w:highlight w:val="yellow"/>
        </w:rPr>
        <w:t xml:space="preserve">of the </w:t>
      </w:r>
      <w:r w:rsidR="006C1C53" w:rsidRPr="00846086">
        <w:rPr>
          <w:highlight w:val="yellow"/>
        </w:rPr>
        <w:t xml:space="preserve">Sephadex G-25 </w:t>
      </w:r>
      <w:r w:rsidR="00EA0F52" w:rsidRPr="00846086">
        <w:rPr>
          <w:highlight w:val="yellow"/>
        </w:rPr>
        <w:t xml:space="preserve">resin, </w:t>
      </w:r>
      <w:r w:rsidRPr="00846086">
        <w:rPr>
          <w:highlight w:val="yellow"/>
        </w:rPr>
        <w:t xml:space="preserve">remove the caps from both the top and bottom </w:t>
      </w:r>
      <w:r w:rsidR="00A1412F" w:rsidRPr="00846086">
        <w:rPr>
          <w:highlight w:val="yellow"/>
        </w:rPr>
        <w:t xml:space="preserve">of the column </w:t>
      </w:r>
      <w:r w:rsidRPr="00846086">
        <w:rPr>
          <w:highlight w:val="yellow"/>
        </w:rPr>
        <w:t xml:space="preserve">to allow </w:t>
      </w:r>
      <w:r w:rsidR="00BF643B" w:rsidRPr="00846086">
        <w:rPr>
          <w:highlight w:val="yellow"/>
        </w:rPr>
        <w:t xml:space="preserve">the storage </w:t>
      </w:r>
      <w:r w:rsidR="00EA0F52" w:rsidRPr="00846086">
        <w:rPr>
          <w:highlight w:val="yellow"/>
        </w:rPr>
        <w:t xml:space="preserve">buffer to drain by gravity and </w:t>
      </w:r>
      <w:r w:rsidRPr="00846086">
        <w:rPr>
          <w:highlight w:val="yellow"/>
        </w:rPr>
        <w:t xml:space="preserve">have a tube placed below </w:t>
      </w:r>
      <w:r w:rsidR="00EA0F52" w:rsidRPr="00846086">
        <w:rPr>
          <w:highlight w:val="yellow"/>
        </w:rPr>
        <w:t xml:space="preserve">the </w:t>
      </w:r>
      <w:r w:rsidRPr="00846086">
        <w:rPr>
          <w:highlight w:val="yellow"/>
        </w:rPr>
        <w:t xml:space="preserve">bottom opening to collect </w:t>
      </w:r>
      <w:r w:rsidR="00EA0F52" w:rsidRPr="00846086">
        <w:rPr>
          <w:highlight w:val="yellow"/>
        </w:rPr>
        <w:t xml:space="preserve">the </w:t>
      </w:r>
      <w:r w:rsidRPr="00846086">
        <w:rPr>
          <w:highlight w:val="yellow"/>
        </w:rPr>
        <w:t>flow</w:t>
      </w:r>
      <w:r w:rsidR="00EA0F52" w:rsidRPr="00846086">
        <w:rPr>
          <w:highlight w:val="yellow"/>
        </w:rPr>
        <w:t>-</w:t>
      </w:r>
      <w:r w:rsidRPr="00846086">
        <w:rPr>
          <w:highlight w:val="yellow"/>
        </w:rPr>
        <w:t>through for discard.</w:t>
      </w:r>
    </w:p>
    <w:p w14:paraId="59136B08" w14:textId="77777777" w:rsidR="00454219" w:rsidRPr="00846086" w:rsidRDefault="00454219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311916A3" w14:textId="6FF88405" w:rsidR="00A41DA9" w:rsidRPr="00846086" w:rsidRDefault="00A41DA9" w:rsidP="00846086">
      <w:pPr>
        <w:pStyle w:val="ListParagraph"/>
        <w:widowControl/>
        <w:numPr>
          <w:ilvl w:val="1"/>
          <w:numId w:val="28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Once </w:t>
      </w:r>
      <w:r w:rsidR="00230C57" w:rsidRPr="00846086">
        <w:rPr>
          <w:highlight w:val="yellow"/>
        </w:rPr>
        <w:t>storage buffer</w:t>
      </w:r>
      <w:r w:rsidR="00CB1EF8" w:rsidRPr="00846086">
        <w:rPr>
          <w:highlight w:val="yellow"/>
        </w:rPr>
        <w:t xml:space="preserve"> is depleted</w:t>
      </w:r>
      <w:r w:rsidR="00230C57" w:rsidRPr="00846086">
        <w:rPr>
          <w:highlight w:val="yellow"/>
        </w:rPr>
        <w:t>, add approximately 2.7 m</w:t>
      </w:r>
      <w:r w:rsidR="00454219" w:rsidRPr="00846086">
        <w:rPr>
          <w:highlight w:val="yellow"/>
        </w:rPr>
        <w:t>L</w:t>
      </w:r>
      <w:r w:rsidRPr="00846086">
        <w:rPr>
          <w:highlight w:val="yellow"/>
        </w:rPr>
        <w:t xml:space="preserve"> of lysis buffer in order to equilibrate</w:t>
      </w:r>
      <w:r w:rsidR="00A1412F" w:rsidRPr="00846086">
        <w:rPr>
          <w:highlight w:val="yellow"/>
        </w:rPr>
        <w:t xml:space="preserve"> the columns. Collect </w:t>
      </w:r>
      <w:r w:rsidR="006570E1" w:rsidRPr="00846086">
        <w:rPr>
          <w:highlight w:val="yellow"/>
        </w:rPr>
        <w:t xml:space="preserve">the </w:t>
      </w:r>
      <w:r w:rsidR="00A1412F" w:rsidRPr="00846086">
        <w:rPr>
          <w:highlight w:val="yellow"/>
        </w:rPr>
        <w:t>flow-</w:t>
      </w:r>
      <w:r w:rsidR="00230C57" w:rsidRPr="00846086">
        <w:rPr>
          <w:highlight w:val="yellow"/>
        </w:rPr>
        <w:t>through and</w:t>
      </w:r>
      <w:r w:rsidRPr="00846086">
        <w:rPr>
          <w:highlight w:val="yellow"/>
        </w:rPr>
        <w:t xml:space="preserve"> discard. Repeat 3 times. </w:t>
      </w:r>
      <w:r w:rsidR="00A1412F" w:rsidRPr="00846086">
        <w:rPr>
          <w:highlight w:val="yellow"/>
        </w:rPr>
        <w:t>Following the final equilibration</w:t>
      </w:r>
      <w:r w:rsidR="00230C57" w:rsidRPr="00846086">
        <w:rPr>
          <w:highlight w:val="yellow"/>
        </w:rPr>
        <w:t>,</w:t>
      </w:r>
      <w:r w:rsidRPr="00846086">
        <w:rPr>
          <w:highlight w:val="yellow"/>
        </w:rPr>
        <w:t xml:space="preserve"> the columns are </w:t>
      </w:r>
      <w:r w:rsidR="00CB1EF8" w:rsidRPr="00846086">
        <w:rPr>
          <w:highlight w:val="yellow"/>
        </w:rPr>
        <w:t>ready</w:t>
      </w:r>
      <w:r w:rsidRPr="00846086">
        <w:rPr>
          <w:highlight w:val="yellow"/>
        </w:rPr>
        <w:t xml:space="preserve"> for step 4.1.</w:t>
      </w:r>
    </w:p>
    <w:p w14:paraId="2A862FDA" w14:textId="77777777" w:rsidR="00A41DA9" w:rsidRPr="00846086" w:rsidRDefault="00A41DA9" w:rsidP="00846086">
      <w:pPr>
        <w:rPr>
          <w:highlight w:val="yellow"/>
        </w:rPr>
      </w:pPr>
    </w:p>
    <w:p w14:paraId="78E6805B" w14:textId="59BB8A0D" w:rsidR="00A41DA9" w:rsidRPr="00846086" w:rsidRDefault="00A41DA9" w:rsidP="00846086">
      <w:pPr>
        <w:pStyle w:val="ListParagraph"/>
        <w:numPr>
          <w:ilvl w:val="0"/>
          <w:numId w:val="22"/>
        </w:numPr>
        <w:ind w:left="0" w:firstLine="0"/>
        <w:rPr>
          <w:b/>
          <w:highlight w:val="yellow"/>
        </w:rPr>
      </w:pPr>
      <w:r w:rsidRPr="00846086">
        <w:rPr>
          <w:b/>
          <w:highlight w:val="yellow"/>
        </w:rPr>
        <w:t>Removal</w:t>
      </w:r>
      <w:r w:rsidR="00DC57B3" w:rsidRPr="00846086">
        <w:rPr>
          <w:b/>
          <w:highlight w:val="yellow"/>
        </w:rPr>
        <w:t xml:space="preserve"> of PNBM</w:t>
      </w:r>
    </w:p>
    <w:p w14:paraId="3DD70BCF" w14:textId="77777777" w:rsidR="00A41DA9" w:rsidRPr="00846086" w:rsidRDefault="00A41DA9" w:rsidP="00846086">
      <w:pPr>
        <w:rPr>
          <w:highlight w:val="yellow"/>
        </w:rPr>
      </w:pPr>
    </w:p>
    <w:p w14:paraId="7DECDBA3" w14:textId="1E99F3E2" w:rsidR="00A41DA9" w:rsidRPr="00846086" w:rsidRDefault="00F20088" w:rsidP="00846086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After </w:t>
      </w:r>
      <w:r w:rsidR="00230C57" w:rsidRPr="00846086">
        <w:rPr>
          <w:highlight w:val="yellow"/>
        </w:rPr>
        <w:t>the 1</w:t>
      </w:r>
      <w:r w:rsidR="00454219" w:rsidRPr="00846086">
        <w:rPr>
          <w:highlight w:val="yellow"/>
        </w:rPr>
        <w:t xml:space="preserve"> h</w:t>
      </w:r>
      <w:r w:rsidR="00363E01" w:rsidRPr="00846086">
        <w:rPr>
          <w:highlight w:val="yellow"/>
        </w:rPr>
        <w:t xml:space="preserve"> incubation (step </w:t>
      </w:r>
      <w:r w:rsidR="00A41DA9" w:rsidRPr="00846086">
        <w:rPr>
          <w:highlight w:val="yellow"/>
        </w:rPr>
        <w:t>2.</w:t>
      </w:r>
      <w:r w:rsidR="00846086" w:rsidRPr="00846086">
        <w:rPr>
          <w:highlight w:val="yellow"/>
        </w:rPr>
        <w:t>2</w:t>
      </w:r>
      <w:r w:rsidR="00363E01" w:rsidRPr="00846086">
        <w:rPr>
          <w:highlight w:val="yellow"/>
        </w:rPr>
        <w:t>)</w:t>
      </w:r>
      <w:r w:rsidR="00A41DA9" w:rsidRPr="00846086">
        <w:rPr>
          <w:highlight w:val="yellow"/>
        </w:rPr>
        <w:t xml:space="preserve"> and column preparation (</w:t>
      </w:r>
      <w:r w:rsidR="00454219" w:rsidRPr="00846086">
        <w:rPr>
          <w:highlight w:val="yellow"/>
        </w:rPr>
        <w:t>step 3</w:t>
      </w:r>
      <w:r w:rsidR="00363E01" w:rsidRPr="00846086">
        <w:rPr>
          <w:highlight w:val="yellow"/>
        </w:rPr>
        <w:t>) are</w:t>
      </w:r>
      <w:r w:rsidR="00A41DA9" w:rsidRPr="00846086">
        <w:rPr>
          <w:highlight w:val="yellow"/>
        </w:rPr>
        <w:t xml:space="preserve"> complete, </w:t>
      </w:r>
      <w:r w:rsidR="00454219" w:rsidRPr="00846086">
        <w:rPr>
          <w:highlight w:val="yellow"/>
        </w:rPr>
        <w:t>apply the samples</w:t>
      </w:r>
      <w:r w:rsidR="00363E01" w:rsidRPr="00846086">
        <w:rPr>
          <w:highlight w:val="yellow"/>
        </w:rPr>
        <w:t xml:space="preserve"> to </w:t>
      </w:r>
      <w:r w:rsidR="00A41DA9" w:rsidRPr="00846086">
        <w:rPr>
          <w:highlight w:val="yellow"/>
        </w:rPr>
        <w:t>the column</w:t>
      </w:r>
      <w:r w:rsidR="00230C57" w:rsidRPr="00846086">
        <w:rPr>
          <w:highlight w:val="yellow"/>
        </w:rPr>
        <w:t>s</w:t>
      </w:r>
      <w:r w:rsidR="00A41DA9" w:rsidRPr="00846086">
        <w:rPr>
          <w:highlight w:val="yellow"/>
        </w:rPr>
        <w:t>. Label eac</w:t>
      </w:r>
      <w:r w:rsidR="00CA61CF" w:rsidRPr="00846086">
        <w:rPr>
          <w:highlight w:val="yellow"/>
        </w:rPr>
        <w:t>h column as follows: “k</w:t>
      </w:r>
      <w:r w:rsidR="002E746F" w:rsidRPr="00846086">
        <w:rPr>
          <w:highlight w:val="yellow"/>
        </w:rPr>
        <w:t xml:space="preserve">inase </w:t>
      </w:r>
      <w:proofErr w:type="spellStart"/>
      <w:r w:rsidR="002E746F" w:rsidRPr="00846086">
        <w:rPr>
          <w:highlight w:val="yellow"/>
        </w:rPr>
        <w:t>r</w:t>
      </w:r>
      <w:r w:rsidR="00A41DA9" w:rsidRPr="00846086">
        <w:rPr>
          <w:highlight w:val="yellow"/>
        </w:rPr>
        <w:t>xn</w:t>
      </w:r>
      <w:proofErr w:type="spellEnd"/>
      <w:r w:rsidR="00A41DA9" w:rsidRPr="00846086">
        <w:rPr>
          <w:highlight w:val="yellow"/>
        </w:rPr>
        <w:t>”, “</w:t>
      </w:r>
      <w:proofErr w:type="spellStart"/>
      <w:r w:rsidR="00A41DA9" w:rsidRPr="00846086">
        <w:rPr>
          <w:highlight w:val="yellow"/>
        </w:rPr>
        <w:t>GTP</w:t>
      </w:r>
      <w:r w:rsidR="00454219" w:rsidRPr="00846086">
        <w:rPr>
          <w:rFonts w:eastAsia="Cambria Math"/>
          <w:highlight w:val="yellow"/>
        </w:rPr>
        <w:t>γ</w:t>
      </w:r>
      <w:r w:rsidR="00A41DA9" w:rsidRPr="00846086">
        <w:rPr>
          <w:rFonts w:eastAsia="Cambria Math"/>
          <w:highlight w:val="yellow"/>
        </w:rPr>
        <w:t>S</w:t>
      </w:r>
      <w:proofErr w:type="spellEnd"/>
      <w:r w:rsidR="002E746F" w:rsidRPr="00846086">
        <w:rPr>
          <w:rFonts w:eastAsia="Cambria Math"/>
          <w:highlight w:val="yellow"/>
        </w:rPr>
        <w:t xml:space="preserve"> only</w:t>
      </w:r>
      <w:r w:rsidR="00A41DA9" w:rsidRPr="00846086">
        <w:rPr>
          <w:rFonts w:eastAsia="Cambria Math"/>
          <w:highlight w:val="yellow"/>
        </w:rPr>
        <w:t>”,</w:t>
      </w:r>
      <w:r w:rsidR="00CA61CF" w:rsidRPr="00846086">
        <w:rPr>
          <w:rFonts w:eastAsia="Cambria Math"/>
          <w:highlight w:val="yellow"/>
        </w:rPr>
        <w:t xml:space="preserve"> and</w:t>
      </w:r>
      <w:r w:rsidR="00834D3A" w:rsidRPr="00846086">
        <w:rPr>
          <w:rFonts w:eastAsia="Cambria Math"/>
          <w:highlight w:val="yellow"/>
        </w:rPr>
        <w:t xml:space="preserve"> “PNBM</w:t>
      </w:r>
      <w:r w:rsidR="002E746F" w:rsidRPr="00846086">
        <w:rPr>
          <w:rFonts w:eastAsia="Cambria Math"/>
          <w:highlight w:val="yellow"/>
        </w:rPr>
        <w:t xml:space="preserve"> only</w:t>
      </w:r>
      <w:r w:rsidR="00834D3A" w:rsidRPr="00846086">
        <w:rPr>
          <w:rFonts w:eastAsia="Cambria Math"/>
          <w:highlight w:val="yellow"/>
        </w:rPr>
        <w:t xml:space="preserve">”. </w:t>
      </w:r>
      <w:r w:rsidR="002E746F" w:rsidRPr="00846086">
        <w:rPr>
          <w:rFonts w:eastAsia="Cambria Math"/>
          <w:highlight w:val="yellow"/>
        </w:rPr>
        <w:t>Load</w:t>
      </w:r>
      <w:r w:rsidR="00230C57" w:rsidRPr="00846086">
        <w:rPr>
          <w:rFonts w:eastAsia="Cambria Math"/>
          <w:highlight w:val="yellow"/>
        </w:rPr>
        <w:t xml:space="preserve"> </w:t>
      </w:r>
      <w:proofErr w:type="gramStart"/>
      <w:r w:rsidR="00454219" w:rsidRPr="00846086">
        <w:rPr>
          <w:rFonts w:eastAsia="Cambria Math"/>
          <w:highlight w:val="yellow"/>
        </w:rPr>
        <w:t>all of</w:t>
      </w:r>
      <w:proofErr w:type="gramEnd"/>
      <w:r w:rsidR="00A41DA9" w:rsidRPr="00846086">
        <w:rPr>
          <w:rFonts w:eastAsia="Cambria Math"/>
          <w:highlight w:val="yellow"/>
        </w:rPr>
        <w:t xml:space="preserve"> each sample </w:t>
      </w:r>
      <w:r w:rsidR="00834D3A" w:rsidRPr="00846086">
        <w:rPr>
          <w:rFonts w:eastAsia="Cambria Math"/>
          <w:highlight w:val="yellow"/>
        </w:rPr>
        <w:t>on</w:t>
      </w:r>
      <w:r w:rsidR="00A41DA9" w:rsidRPr="00846086">
        <w:rPr>
          <w:rFonts w:eastAsia="Cambria Math"/>
          <w:highlight w:val="yellow"/>
        </w:rPr>
        <w:t xml:space="preserve">to its respective column. </w:t>
      </w:r>
      <w:r w:rsidR="00834D3A" w:rsidRPr="00846086">
        <w:rPr>
          <w:highlight w:val="yellow"/>
        </w:rPr>
        <w:t>C</w:t>
      </w:r>
      <w:r w:rsidR="00A41DA9" w:rsidRPr="00846086">
        <w:rPr>
          <w:highlight w:val="yellow"/>
        </w:rPr>
        <w:t xml:space="preserve">ollect </w:t>
      </w:r>
      <w:r w:rsidR="00834D3A" w:rsidRPr="00846086">
        <w:rPr>
          <w:highlight w:val="yellow"/>
        </w:rPr>
        <w:t>and discard the flow-through</w:t>
      </w:r>
      <w:r w:rsidR="00A41DA9" w:rsidRPr="00846086">
        <w:rPr>
          <w:highlight w:val="yellow"/>
        </w:rPr>
        <w:t>.</w:t>
      </w:r>
    </w:p>
    <w:p w14:paraId="591B2C3E" w14:textId="77777777" w:rsidR="00846086" w:rsidRPr="00846086" w:rsidRDefault="00846086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02B2FB72" w14:textId="6237A686" w:rsidR="00A41DA9" w:rsidRPr="00846086" w:rsidRDefault="00230C57" w:rsidP="00846086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lastRenderedPageBreak/>
        <w:t>Wash samples by adding 420</w:t>
      </w:r>
      <w:r w:rsidR="00846086" w:rsidRPr="00846086">
        <w:rPr>
          <w:highlight w:val="yellow"/>
        </w:rPr>
        <w:t xml:space="preserve"> </w:t>
      </w:r>
      <w:r w:rsidR="00454219" w:rsidRPr="00846086">
        <w:rPr>
          <w:highlight w:val="yellow"/>
        </w:rPr>
        <w:t xml:space="preserve">µL </w:t>
      </w:r>
      <w:r w:rsidR="00A41DA9" w:rsidRPr="00846086">
        <w:rPr>
          <w:highlight w:val="yellow"/>
        </w:rPr>
        <w:t xml:space="preserve">of lysis buffer to each column. </w:t>
      </w:r>
      <w:r w:rsidR="00A41DA9" w:rsidRPr="00846086">
        <w:rPr>
          <w:rFonts w:eastAsia="Cambria Math"/>
          <w:highlight w:val="yellow"/>
        </w:rPr>
        <w:t xml:space="preserve">Allow lysis buffer to </w:t>
      </w:r>
      <w:r w:rsidR="00853384" w:rsidRPr="00846086">
        <w:rPr>
          <w:rFonts w:eastAsia="Cambria Math"/>
          <w:highlight w:val="yellow"/>
        </w:rPr>
        <w:t>filter through the column</w:t>
      </w:r>
      <w:r w:rsidR="00465AB0" w:rsidRPr="00846086">
        <w:rPr>
          <w:rFonts w:eastAsia="Cambria Math"/>
          <w:highlight w:val="yellow"/>
        </w:rPr>
        <w:t xml:space="preserve"> </w:t>
      </w:r>
      <w:r w:rsidR="00A41DA9" w:rsidRPr="00846086">
        <w:rPr>
          <w:rFonts w:eastAsia="Cambria Math"/>
          <w:highlight w:val="yellow"/>
        </w:rPr>
        <w:t xml:space="preserve">and </w:t>
      </w:r>
      <w:r w:rsidR="00A41DA9" w:rsidRPr="00846086">
        <w:rPr>
          <w:highlight w:val="yellow"/>
        </w:rPr>
        <w:t xml:space="preserve">collect </w:t>
      </w:r>
      <w:r w:rsidR="007037D4" w:rsidRPr="00846086">
        <w:rPr>
          <w:highlight w:val="yellow"/>
        </w:rPr>
        <w:t>the flow-</w:t>
      </w:r>
      <w:r w:rsidR="00A41DA9" w:rsidRPr="00846086">
        <w:rPr>
          <w:highlight w:val="yellow"/>
        </w:rPr>
        <w:t>through for discard. Following this wash step</w:t>
      </w:r>
      <w:r w:rsidR="00363E01" w:rsidRPr="00846086">
        <w:rPr>
          <w:highlight w:val="yellow"/>
        </w:rPr>
        <w:t>,</w:t>
      </w:r>
      <w:r w:rsidR="00A41DA9" w:rsidRPr="00846086">
        <w:rPr>
          <w:highlight w:val="yellow"/>
        </w:rPr>
        <w:t xml:space="preserve"> place tubes in position for collection of samples. </w:t>
      </w:r>
    </w:p>
    <w:p w14:paraId="66111FCD" w14:textId="77777777" w:rsidR="00454219" w:rsidRPr="00846086" w:rsidRDefault="00454219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27650860" w14:textId="0D5D8650" w:rsidR="00A41DA9" w:rsidRPr="00846086" w:rsidRDefault="00230C57" w:rsidP="00846086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Elute samples by adding 500 </w:t>
      </w:r>
      <w:r w:rsidR="00454219" w:rsidRPr="00846086">
        <w:rPr>
          <w:highlight w:val="yellow"/>
        </w:rPr>
        <w:t xml:space="preserve">µL </w:t>
      </w:r>
      <w:r w:rsidR="00A41DA9" w:rsidRPr="00846086">
        <w:rPr>
          <w:highlight w:val="yellow"/>
        </w:rPr>
        <w:t>of lysis buffer to each column.</w:t>
      </w:r>
      <w:r w:rsidR="000A1A6D" w:rsidRPr="00846086">
        <w:rPr>
          <w:highlight w:val="yellow"/>
        </w:rPr>
        <w:t xml:space="preserve"> </w:t>
      </w:r>
      <w:r w:rsidR="00465AB0" w:rsidRPr="00846086">
        <w:rPr>
          <w:highlight w:val="yellow"/>
        </w:rPr>
        <w:t>C</w:t>
      </w:r>
      <w:r w:rsidRPr="00846086">
        <w:rPr>
          <w:highlight w:val="yellow"/>
        </w:rPr>
        <w:t xml:space="preserve">ollect </w:t>
      </w:r>
      <w:r w:rsidR="00465AB0" w:rsidRPr="00846086">
        <w:rPr>
          <w:highlight w:val="yellow"/>
        </w:rPr>
        <w:t xml:space="preserve">the </w:t>
      </w:r>
      <w:r w:rsidRPr="00846086">
        <w:rPr>
          <w:highlight w:val="yellow"/>
        </w:rPr>
        <w:t>flow-</w:t>
      </w:r>
      <w:r w:rsidR="00A41DA9" w:rsidRPr="00846086">
        <w:rPr>
          <w:highlight w:val="yellow"/>
        </w:rPr>
        <w:t xml:space="preserve">through that </w:t>
      </w:r>
      <w:r w:rsidRPr="00846086">
        <w:rPr>
          <w:highlight w:val="yellow"/>
        </w:rPr>
        <w:t xml:space="preserve">now contains </w:t>
      </w:r>
      <w:proofErr w:type="spellStart"/>
      <w:r w:rsidRPr="00846086">
        <w:rPr>
          <w:highlight w:val="yellow"/>
        </w:rPr>
        <w:t>thiophosphorylated</w:t>
      </w:r>
      <w:proofErr w:type="spellEnd"/>
      <w:r w:rsidRPr="00846086">
        <w:rPr>
          <w:highlight w:val="yellow"/>
        </w:rPr>
        <w:t xml:space="preserve"> and alkylated CK2 substrates</w:t>
      </w:r>
      <w:r w:rsidR="00A41DA9" w:rsidRPr="00846086">
        <w:rPr>
          <w:highlight w:val="yellow"/>
        </w:rPr>
        <w:t>.</w:t>
      </w:r>
    </w:p>
    <w:p w14:paraId="69FF1B0C" w14:textId="77777777" w:rsidR="00A41DA9" w:rsidRPr="00846086" w:rsidRDefault="00A41DA9" w:rsidP="00846086">
      <w:pPr>
        <w:rPr>
          <w:highlight w:val="yellow"/>
        </w:rPr>
      </w:pPr>
    </w:p>
    <w:p w14:paraId="7ABD99D6" w14:textId="039DBCF3" w:rsidR="00A41DA9" w:rsidRPr="00846086" w:rsidRDefault="00A41DA9" w:rsidP="00846086">
      <w:pPr>
        <w:pStyle w:val="ListParagraph"/>
        <w:numPr>
          <w:ilvl w:val="0"/>
          <w:numId w:val="22"/>
        </w:numPr>
        <w:ind w:left="0" w:firstLine="0"/>
        <w:rPr>
          <w:b/>
          <w:highlight w:val="yellow"/>
        </w:rPr>
      </w:pPr>
      <w:r w:rsidRPr="00846086">
        <w:rPr>
          <w:b/>
          <w:highlight w:val="yellow"/>
        </w:rPr>
        <w:t>Immunoprecipitation</w:t>
      </w:r>
      <w:r w:rsidR="00DC57B3" w:rsidRPr="00846086">
        <w:rPr>
          <w:b/>
          <w:highlight w:val="yellow"/>
        </w:rPr>
        <w:t xml:space="preserve">: </w:t>
      </w:r>
      <w:r w:rsidRPr="00846086">
        <w:rPr>
          <w:b/>
          <w:highlight w:val="yellow"/>
        </w:rPr>
        <w:t>Part I</w:t>
      </w:r>
    </w:p>
    <w:p w14:paraId="56C397F5" w14:textId="77777777" w:rsidR="00A41DA9" w:rsidRPr="00846086" w:rsidRDefault="00A41DA9" w:rsidP="00846086">
      <w:pPr>
        <w:rPr>
          <w:highlight w:val="yellow"/>
        </w:rPr>
      </w:pPr>
    </w:p>
    <w:p w14:paraId="614C3F91" w14:textId="29535E74" w:rsidR="00454219" w:rsidRPr="00846086" w:rsidRDefault="00A41DA9" w:rsidP="00846086">
      <w:pPr>
        <w:pStyle w:val="ListParagraph"/>
        <w:widowControl/>
        <w:numPr>
          <w:ilvl w:val="1"/>
          <w:numId w:val="30"/>
        </w:numPr>
        <w:autoSpaceDE/>
        <w:autoSpaceDN/>
        <w:adjustRightInd/>
        <w:ind w:left="0" w:firstLine="0"/>
        <w:jc w:val="left"/>
        <w:rPr>
          <w:rFonts w:eastAsia="Cambria Math"/>
          <w:highlight w:val="yellow"/>
        </w:rPr>
      </w:pPr>
      <w:r w:rsidRPr="00846086">
        <w:rPr>
          <w:highlight w:val="yellow"/>
        </w:rPr>
        <w:t>Prepare samples for immunoprec</w:t>
      </w:r>
      <w:r w:rsidR="00E3473C" w:rsidRPr="00846086">
        <w:rPr>
          <w:highlight w:val="yellow"/>
        </w:rPr>
        <w:t>ipitation by first removing 80</w:t>
      </w:r>
      <w:r w:rsidR="00454219" w:rsidRPr="00846086">
        <w:rPr>
          <w:highlight w:val="yellow"/>
        </w:rPr>
        <w:t xml:space="preserve"> µL </w:t>
      </w:r>
      <w:r w:rsidRPr="00846086">
        <w:rPr>
          <w:highlight w:val="yellow"/>
        </w:rPr>
        <w:t xml:space="preserve">for an “elution input control” sample from each of the respective </w:t>
      </w:r>
      <w:r w:rsidR="00787B54" w:rsidRPr="00846086">
        <w:rPr>
          <w:highlight w:val="yellow"/>
        </w:rPr>
        <w:t>elutions</w:t>
      </w:r>
      <w:r w:rsidRPr="00846086">
        <w:rPr>
          <w:highlight w:val="yellow"/>
        </w:rPr>
        <w:t xml:space="preserve"> </w:t>
      </w:r>
      <w:r w:rsidR="00787B54" w:rsidRPr="00846086">
        <w:rPr>
          <w:highlight w:val="yellow"/>
        </w:rPr>
        <w:t xml:space="preserve">(“kinase </w:t>
      </w:r>
      <w:proofErr w:type="spellStart"/>
      <w:r w:rsidR="00787B54" w:rsidRPr="00846086">
        <w:rPr>
          <w:highlight w:val="yellow"/>
        </w:rPr>
        <w:t>r</w:t>
      </w:r>
      <w:r w:rsidRPr="00846086">
        <w:rPr>
          <w:highlight w:val="yellow"/>
        </w:rPr>
        <w:t>xn</w:t>
      </w:r>
      <w:proofErr w:type="spellEnd"/>
      <w:r w:rsidRPr="00846086">
        <w:rPr>
          <w:highlight w:val="yellow"/>
        </w:rPr>
        <w:t>”, “</w:t>
      </w:r>
      <w:proofErr w:type="spellStart"/>
      <w:r w:rsidRPr="00846086">
        <w:rPr>
          <w:highlight w:val="yellow"/>
        </w:rPr>
        <w:t>GTP</w:t>
      </w:r>
      <w:r w:rsidR="00454219" w:rsidRPr="00846086">
        <w:rPr>
          <w:rFonts w:eastAsia="Cambria Math"/>
          <w:highlight w:val="yellow"/>
        </w:rPr>
        <w:t>γ</w:t>
      </w:r>
      <w:r w:rsidRPr="00846086">
        <w:rPr>
          <w:rFonts w:eastAsia="Cambria Math"/>
          <w:highlight w:val="yellow"/>
        </w:rPr>
        <w:t>S</w:t>
      </w:r>
      <w:proofErr w:type="spellEnd"/>
      <w:r w:rsidR="00787B54" w:rsidRPr="00846086">
        <w:rPr>
          <w:rFonts w:eastAsia="Cambria Math"/>
          <w:highlight w:val="yellow"/>
        </w:rPr>
        <w:t xml:space="preserve"> only</w:t>
      </w:r>
      <w:r w:rsidRPr="00846086">
        <w:rPr>
          <w:rFonts w:eastAsia="Cambria Math"/>
          <w:highlight w:val="yellow"/>
        </w:rPr>
        <w:t>”,</w:t>
      </w:r>
      <w:r w:rsidR="00787B54" w:rsidRPr="00846086">
        <w:rPr>
          <w:rFonts w:eastAsia="Cambria Math"/>
          <w:highlight w:val="yellow"/>
        </w:rPr>
        <w:t xml:space="preserve"> and</w:t>
      </w:r>
      <w:r w:rsidR="000A1A6D" w:rsidRPr="00846086">
        <w:rPr>
          <w:rFonts w:eastAsia="Cambria Math"/>
          <w:highlight w:val="yellow"/>
        </w:rPr>
        <w:t xml:space="preserve"> </w:t>
      </w:r>
      <w:r w:rsidRPr="00846086">
        <w:rPr>
          <w:rFonts w:eastAsia="Cambria Math"/>
          <w:highlight w:val="yellow"/>
        </w:rPr>
        <w:t>“PNBM</w:t>
      </w:r>
      <w:r w:rsidR="00787B54" w:rsidRPr="00846086">
        <w:rPr>
          <w:rFonts w:eastAsia="Cambria Math"/>
          <w:highlight w:val="yellow"/>
        </w:rPr>
        <w:t xml:space="preserve"> only</w:t>
      </w:r>
      <w:r w:rsidRPr="00846086">
        <w:rPr>
          <w:rFonts w:eastAsia="Cambria Math"/>
          <w:highlight w:val="yellow"/>
        </w:rPr>
        <w:t>”</w:t>
      </w:r>
      <w:r w:rsidR="00787B54" w:rsidRPr="00846086">
        <w:rPr>
          <w:rFonts w:eastAsia="Cambria Math"/>
          <w:highlight w:val="yellow"/>
        </w:rPr>
        <w:t>)</w:t>
      </w:r>
      <w:r w:rsidR="007037D4" w:rsidRPr="00846086">
        <w:rPr>
          <w:rFonts w:eastAsia="Cambria Math"/>
          <w:highlight w:val="yellow"/>
        </w:rPr>
        <w:t xml:space="preserve"> collected in step 4.3</w:t>
      </w:r>
      <w:r w:rsidRPr="00846086">
        <w:rPr>
          <w:rFonts w:eastAsia="Cambria Math"/>
          <w:highlight w:val="yellow"/>
        </w:rPr>
        <w:t>.</w:t>
      </w:r>
      <w:r w:rsidR="00845B1B" w:rsidRPr="00846086">
        <w:rPr>
          <w:rFonts w:eastAsia="Cambria Math"/>
          <w:highlight w:val="yellow"/>
        </w:rPr>
        <w:t xml:space="preserve"> Following removal of 80</w:t>
      </w:r>
      <w:r w:rsidR="00454219" w:rsidRPr="00846086">
        <w:rPr>
          <w:highlight w:val="yellow"/>
        </w:rPr>
        <w:t xml:space="preserve"> µL </w:t>
      </w:r>
      <w:r w:rsidRPr="00846086">
        <w:rPr>
          <w:rFonts w:eastAsia="Cambria Math"/>
          <w:highlight w:val="yellow"/>
        </w:rPr>
        <w:t>from each sample, t</w:t>
      </w:r>
      <w:r w:rsidR="00845B1B" w:rsidRPr="00846086">
        <w:rPr>
          <w:rFonts w:eastAsia="Cambria Math"/>
          <w:highlight w:val="yellow"/>
        </w:rPr>
        <w:t>here will be approximately 420</w:t>
      </w:r>
      <w:r w:rsidR="00454219" w:rsidRPr="00846086">
        <w:rPr>
          <w:highlight w:val="yellow"/>
        </w:rPr>
        <w:t xml:space="preserve"> µL </w:t>
      </w:r>
      <w:r w:rsidRPr="00846086">
        <w:rPr>
          <w:rFonts w:eastAsia="Cambria Math"/>
          <w:highlight w:val="yellow"/>
        </w:rPr>
        <w:t xml:space="preserve">remaining per sample. </w:t>
      </w:r>
    </w:p>
    <w:p w14:paraId="319B9B6C" w14:textId="77777777" w:rsidR="00454219" w:rsidRPr="00846086" w:rsidRDefault="00454219" w:rsidP="00846086">
      <w:pPr>
        <w:pStyle w:val="ListParagraph"/>
        <w:widowControl/>
        <w:autoSpaceDE/>
        <w:autoSpaceDN/>
        <w:adjustRightInd/>
        <w:ind w:left="0"/>
        <w:jc w:val="left"/>
        <w:rPr>
          <w:rFonts w:eastAsia="Cambria Math"/>
          <w:highlight w:val="yellow"/>
        </w:rPr>
      </w:pPr>
    </w:p>
    <w:p w14:paraId="28A97D87" w14:textId="5B3FF322" w:rsidR="00A41DA9" w:rsidRPr="00846086" w:rsidRDefault="00454219" w:rsidP="00846086">
      <w:pPr>
        <w:pStyle w:val="ListParagraph"/>
        <w:widowControl/>
        <w:numPr>
          <w:ilvl w:val="2"/>
          <w:numId w:val="30"/>
        </w:numPr>
        <w:autoSpaceDE/>
        <w:autoSpaceDN/>
        <w:adjustRightInd/>
        <w:ind w:left="0" w:firstLine="0"/>
        <w:jc w:val="left"/>
        <w:rPr>
          <w:rFonts w:eastAsia="Cambria Math"/>
          <w:highlight w:val="yellow"/>
        </w:rPr>
      </w:pPr>
      <w:r w:rsidRPr="00846086">
        <w:rPr>
          <w:rFonts w:eastAsia="Cambria Math"/>
          <w:highlight w:val="yellow"/>
        </w:rPr>
        <w:t>Split e</w:t>
      </w:r>
      <w:r w:rsidR="00A41DA9" w:rsidRPr="00846086">
        <w:rPr>
          <w:rFonts w:eastAsia="Cambria Math"/>
          <w:highlight w:val="yellow"/>
        </w:rPr>
        <w:t xml:space="preserve">ach sample </w:t>
      </w:r>
      <w:r w:rsidR="00845B1B" w:rsidRPr="00846086">
        <w:rPr>
          <w:rFonts w:eastAsia="Cambria Math"/>
          <w:highlight w:val="yellow"/>
        </w:rPr>
        <w:t>into 2 tubes containing 200</w:t>
      </w:r>
      <w:r w:rsidRPr="00846086">
        <w:rPr>
          <w:highlight w:val="yellow"/>
        </w:rPr>
        <w:t xml:space="preserve"> µL </w:t>
      </w:r>
      <w:r w:rsidR="00A41DA9" w:rsidRPr="00846086">
        <w:rPr>
          <w:rFonts w:eastAsia="Cambria Math"/>
          <w:highlight w:val="yellow"/>
        </w:rPr>
        <w:t xml:space="preserve">each. </w:t>
      </w:r>
      <w:r w:rsidRPr="00846086">
        <w:rPr>
          <w:rFonts w:eastAsia="Cambria Math"/>
          <w:highlight w:val="yellow"/>
        </w:rPr>
        <w:t>Label each</w:t>
      </w:r>
      <w:r w:rsidR="00A41DA9" w:rsidRPr="00846086">
        <w:rPr>
          <w:rFonts w:eastAsia="Cambria Math"/>
          <w:highlight w:val="yellow"/>
        </w:rPr>
        <w:t xml:space="preserve"> respective tube: </w:t>
      </w:r>
      <w:r w:rsidR="00853384" w:rsidRPr="00846086">
        <w:rPr>
          <w:highlight w:val="yellow"/>
        </w:rPr>
        <w:t xml:space="preserve">“kinase </w:t>
      </w:r>
      <w:proofErr w:type="spellStart"/>
      <w:r w:rsidR="00853384" w:rsidRPr="00846086">
        <w:rPr>
          <w:highlight w:val="yellow"/>
        </w:rPr>
        <w:t>r</w:t>
      </w:r>
      <w:r w:rsidR="00A41DA9" w:rsidRPr="00846086">
        <w:rPr>
          <w:highlight w:val="yellow"/>
        </w:rPr>
        <w:t>xn</w:t>
      </w:r>
      <w:proofErr w:type="spellEnd"/>
      <w:r w:rsidR="00A41DA9" w:rsidRPr="00846086">
        <w:rPr>
          <w:highlight w:val="yellow"/>
        </w:rPr>
        <w:t xml:space="preserve"> anti-thiophosphate</w:t>
      </w:r>
      <w:r w:rsidR="005443A0" w:rsidRPr="00846086">
        <w:rPr>
          <w:highlight w:val="yellow"/>
        </w:rPr>
        <w:t xml:space="preserve"> ester</w:t>
      </w:r>
      <w:r w:rsidR="00A41DA9" w:rsidRPr="00846086">
        <w:rPr>
          <w:highlight w:val="yellow"/>
        </w:rPr>
        <w:t xml:space="preserve">”, </w:t>
      </w:r>
      <w:r w:rsidR="00A03930" w:rsidRPr="00846086">
        <w:rPr>
          <w:highlight w:val="yellow"/>
        </w:rPr>
        <w:t xml:space="preserve">“kinase </w:t>
      </w:r>
      <w:proofErr w:type="spellStart"/>
      <w:r w:rsidR="00A03930" w:rsidRPr="00846086">
        <w:rPr>
          <w:highlight w:val="yellow"/>
        </w:rPr>
        <w:t>r</w:t>
      </w:r>
      <w:r w:rsidR="00A41DA9" w:rsidRPr="00846086">
        <w:rPr>
          <w:highlight w:val="yellow"/>
        </w:rPr>
        <w:t>xn</w:t>
      </w:r>
      <w:proofErr w:type="spellEnd"/>
      <w:r w:rsidR="00A41DA9" w:rsidRPr="00846086">
        <w:rPr>
          <w:highlight w:val="yellow"/>
        </w:rPr>
        <w:t xml:space="preserve"> Ig</w:t>
      </w:r>
      <w:r w:rsidR="005443A0" w:rsidRPr="00846086">
        <w:rPr>
          <w:highlight w:val="yellow"/>
        </w:rPr>
        <w:t>G</w:t>
      </w:r>
      <w:r w:rsidR="00A41DA9" w:rsidRPr="00846086">
        <w:rPr>
          <w:highlight w:val="yellow"/>
        </w:rPr>
        <w:t>”, “GTP</w:t>
      </w:r>
      <w:r w:rsidR="00A41DA9" w:rsidRPr="00846086">
        <w:rPr>
          <w:rFonts w:ascii="Cambria Math" w:eastAsia="Cambria Math" w:hAnsi="Cambria Math" w:cs="Cambria Math"/>
          <w:highlight w:val="yellow"/>
        </w:rPr>
        <w:t>𝛾</w:t>
      </w:r>
      <w:r w:rsidR="00A41DA9" w:rsidRPr="00846086">
        <w:rPr>
          <w:rFonts w:eastAsia="Cambria Math"/>
          <w:highlight w:val="yellow"/>
        </w:rPr>
        <w:t>S anti-thiophosphate</w:t>
      </w:r>
      <w:r w:rsidR="005443A0" w:rsidRPr="00846086">
        <w:rPr>
          <w:rFonts w:eastAsia="Cambria Math"/>
          <w:highlight w:val="yellow"/>
        </w:rPr>
        <w:t xml:space="preserve"> ester</w:t>
      </w:r>
      <w:r w:rsidR="00A41DA9" w:rsidRPr="00846086">
        <w:rPr>
          <w:rFonts w:eastAsia="Cambria Math"/>
          <w:highlight w:val="yellow"/>
        </w:rPr>
        <w:t xml:space="preserve">”, </w:t>
      </w:r>
      <w:r w:rsidR="00A41DA9" w:rsidRPr="00846086">
        <w:rPr>
          <w:highlight w:val="yellow"/>
        </w:rPr>
        <w:t>“GTP</w:t>
      </w:r>
      <w:r w:rsidR="00A41DA9" w:rsidRPr="00846086">
        <w:rPr>
          <w:rFonts w:ascii="Cambria Math" w:eastAsia="Cambria Math" w:hAnsi="Cambria Math" w:cs="Cambria Math"/>
          <w:highlight w:val="yellow"/>
        </w:rPr>
        <w:t>𝛾</w:t>
      </w:r>
      <w:r w:rsidR="00A41DA9" w:rsidRPr="00846086">
        <w:rPr>
          <w:rFonts w:eastAsia="Cambria Math"/>
          <w:highlight w:val="yellow"/>
        </w:rPr>
        <w:t>S Ig</w:t>
      </w:r>
      <w:r w:rsidR="005443A0" w:rsidRPr="00846086">
        <w:rPr>
          <w:rFonts w:eastAsia="Cambria Math"/>
          <w:highlight w:val="yellow"/>
        </w:rPr>
        <w:t>G</w:t>
      </w:r>
      <w:r w:rsidR="00A41DA9" w:rsidRPr="00846086">
        <w:rPr>
          <w:rFonts w:eastAsia="Cambria Math"/>
          <w:highlight w:val="yellow"/>
        </w:rPr>
        <w:t>”, “PNBM anti-thiophosphate</w:t>
      </w:r>
      <w:r w:rsidR="005443A0" w:rsidRPr="00846086">
        <w:rPr>
          <w:rFonts w:eastAsia="Cambria Math"/>
          <w:highlight w:val="yellow"/>
        </w:rPr>
        <w:t xml:space="preserve"> ester</w:t>
      </w:r>
      <w:r w:rsidR="00A41DA9" w:rsidRPr="00846086">
        <w:rPr>
          <w:rFonts w:eastAsia="Cambria Math"/>
          <w:highlight w:val="yellow"/>
        </w:rPr>
        <w:t xml:space="preserve">”, </w:t>
      </w:r>
      <w:r w:rsidR="00853384" w:rsidRPr="00846086">
        <w:rPr>
          <w:rFonts w:eastAsia="Cambria Math"/>
          <w:highlight w:val="yellow"/>
        </w:rPr>
        <w:t xml:space="preserve">and </w:t>
      </w:r>
      <w:r w:rsidR="00A41DA9" w:rsidRPr="00846086">
        <w:rPr>
          <w:rFonts w:eastAsia="Cambria Math"/>
          <w:highlight w:val="yellow"/>
        </w:rPr>
        <w:t>“PNBM Ig</w:t>
      </w:r>
      <w:r w:rsidR="005443A0" w:rsidRPr="00846086">
        <w:rPr>
          <w:rFonts w:eastAsia="Cambria Math"/>
          <w:highlight w:val="yellow"/>
        </w:rPr>
        <w:t>G</w:t>
      </w:r>
      <w:r w:rsidR="00A41DA9" w:rsidRPr="00846086">
        <w:rPr>
          <w:rFonts w:eastAsia="Cambria Math"/>
          <w:highlight w:val="yellow"/>
        </w:rPr>
        <w:t>”.</w:t>
      </w:r>
    </w:p>
    <w:p w14:paraId="3F5F4900" w14:textId="77777777" w:rsidR="00454219" w:rsidRPr="00846086" w:rsidRDefault="00454219" w:rsidP="00846086">
      <w:pPr>
        <w:pStyle w:val="ListParagraph"/>
        <w:widowControl/>
        <w:autoSpaceDE/>
        <w:autoSpaceDN/>
        <w:adjustRightInd/>
        <w:ind w:left="0"/>
        <w:jc w:val="left"/>
        <w:rPr>
          <w:rFonts w:eastAsia="Cambria Math"/>
          <w:highlight w:val="yellow"/>
        </w:rPr>
      </w:pPr>
    </w:p>
    <w:p w14:paraId="094170A0" w14:textId="79B4977A" w:rsidR="00A41DA9" w:rsidRPr="00846086" w:rsidRDefault="00A41DA9" w:rsidP="00846086">
      <w:pPr>
        <w:pStyle w:val="ListParagraph"/>
        <w:widowControl/>
        <w:numPr>
          <w:ilvl w:val="1"/>
          <w:numId w:val="30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rFonts w:eastAsia="Cambria Math"/>
          <w:highlight w:val="yellow"/>
        </w:rPr>
        <w:t xml:space="preserve">Add </w:t>
      </w:r>
      <w:r w:rsidR="00E16605" w:rsidRPr="00846086">
        <w:rPr>
          <w:rFonts w:eastAsia="Cambria Math"/>
          <w:highlight w:val="yellow"/>
        </w:rPr>
        <w:t>2.8</w:t>
      </w:r>
      <w:r w:rsidR="00454219" w:rsidRPr="00846086">
        <w:rPr>
          <w:highlight w:val="yellow"/>
        </w:rPr>
        <w:t xml:space="preserve"> µg</w:t>
      </w:r>
      <w:r w:rsidR="00E16605" w:rsidRPr="00846086">
        <w:rPr>
          <w:rFonts w:eastAsia="Cambria Math"/>
          <w:highlight w:val="yellow"/>
        </w:rPr>
        <w:t xml:space="preserve"> </w:t>
      </w:r>
      <w:r w:rsidRPr="00846086">
        <w:rPr>
          <w:rFonts w:eastAsia="Cambria Math"/>
          <w:highlight w:val="yellow"/>
        </w:rPr>
        <w:t>of anti-thiophosphate</w:t>
      </w:r>
      <w:r w:rsidR="00E16605" w:rsidRPr="00846086">
        <w:rPr>
          <w:rFonts w:eastAsia="Cambria Math"/>
          <w:highlight w:val="yellow"/>
        </w:rPr>
        <w:t xml:space="preserve"> ester antibody to each of the </w:t>
      </w:r>
      <w:r w:rsidRPr="00846086">
        <w:rPr>
          <w:rFonts w:eastAsia="Cambria Math"/>
          <w:highlight w:val="yellow"/>
        </w:rPr>
        <w:t>ant</w:t>
      </w:r>
      <w:r w:rsidR="0070354C" w:rsidRPr="00846086">
        <w:rPr>
          <w:rFonts w:eastAsia="Cambria Math"/>
          <w:highlight w:val="yellow"/>
        </w:rPr>
        <w:t>i-thiophosphate</w:t>
      </w:r>
      <w:r w:rsidR="00E16605" w:rsidRPr="00846086">
        <w:rPr>
          <w:rFonts w:eastAsia="Cambria Math"/>
          <w:highlight w:val="yellow"/>
        </w:rPr>
        <w:t xml:space="preserve"> ester-labeled</w:t>
      </w:r>
      <w:r w:rsidR="0070354C" w:rsidRPr="00846086">
        <w:rPr>
          <w:rFonts w:eastAsia="Cambria Math"/>
          <w:highlight w:val="yellow"/>
        </w:rPr>
        <w:t xml:space="preserve"> tubes and 2.8</w:t>
      </w:r>
      <w:r w:rsidR="00454219" w:rsidRPr="00846086">
        <w:rPr>
          <w:highlight w:val="yellow"/>
        </w:rPr>
        <w:t xml:space="preserve"> µg</w:t>
      </w:r>
      <w:r w:rsidR="00454219" w:rsidRPr="00846086">
        <w:rPr>
          <w:rFonts w:eastAsia="Cambria Math"/>
          <w:highlight w:val="yellow"/>
        </w:rPr>
        <w:t xml:space="preserve"> </w:t>
      </w:r>
      <w:r w:rsidRPr="00846086">
        <w:rPr>
          <w:rFonts w:eastAsia="Cambria Math"/>
          <w:highlight w:val="yellow"/>
        </w:rPr>
        <w:t>of isotype c</w:t>
      </w:r>
      <w:r w:rsidR="00E16605" w:rsidRPr="00846086">
        <w:rPr>
          <w:rFonts w:eastAsia="Cambria Math"/>
          <w:highlight w:val="yellow"/>
        </w:rPr>
        <w:t xml:space="preserve">ontrol antibody to each of the </w:t>
      </w:r>
      <w:r w:rsidRPr="00846086">
        <w:rPr>
          <w:rFonts w:eastAsia="Cambria Math"/>
          <w:highlight w:val="yellow"/>
        </w:rPr>
        <w:t>Ig</w:t>
      </w:r>
      <w:r w:rsidR="00E16605" w:rsidRPr="00846086">
        <w:rPr>
          <w:rFonts w:eastAsia="Cambria Math"/>
          <w:highlight w:val="yellow"/>
        </w:rPr>
        <w:t>G-labeled</w:t>
      </w:r>
      <w:r w:rsidRPr="00846086">
        <w:rPr>
          <w:rFonts w:eastAsia="Cambria Math"/>
          <w:highlight w:val="yellow"/>
        </w:rPr>
        <w:t xml:space="preserve"> tubes. Place tubes on a rotator at </w:t>
      </w:r>
      <w:r w:rsidRPr="00846086">
        <w:rPr>
          <w:highlight w:val="yellow"/>
        </w:rPr>
        <w:t>4</w:t>
      </w:r>
      <w:r w:rsidR="0070354C" w:rsidRPr="00846086">
        <w:rPr>
          <w:highlight w:val="yellow"/>
        </w:rPr>
        <w:t xml:space="preserve"> </w:t>
      </w:r>
      <w:r w:rsidRPr="00846086">
        <w:rPr>
          <w:highlight w:val="yellow"/>
        </w:rPr>
        <w:t>°C</w:t>
      </w:r>
      <w:r w:rsidR="00DB33EA" w:rsidRPr="00846086">
        <w:rPr>
          <w:highlight w:val="yellow"/>
        </w:rPr>
        <w:t xml:space="preserve"> for 2 </w:t>
      </w:r>
      <w:r w:rsidR="00454219" w:rsidRPr="00846086">
        <w:rPr>
          <w:highlight w:val="yellow"/>
        </w:rPr>
        <w:t>h</w:t>
      </w:r>
      <w:r w:rsidRPr="00846086">
        <w:rPr>
          <w:highlight w:val="yellow"/>
        </w:rPr>
        <w:t>.</w:t>
      </w:r>
    </w:p>
    <w:p w14:paraId="2E8A4FAA" w14:textId="77777777" w:rsidR="00A41DA9" w:rsidRPr="00846086" w:rsidRDefault="00A41DA9" w:rsidP="00846086">
      <w:pPr>
        <w:rPr>
          <w:highlight w:val="yellow"/>
        </w:rPr>
      </w:pPr>
    </w:p>
    <w:p w14:paraId="507D19E5" w14:textId="48C63C45" w:rsidR="00A41DA9" w:rsidRPr="00846086" w:rsidRDefault="00454219" w:rsidP="00846086">
      <w:pPr>
        <w:pStyle w:val="ListParagraph"/>
        <w:widowControl/>
        <w:numPr>
          <w:ilvl w:val="1"/>
          <w:numId w:val="30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Begin preparation of p</w:t>
      </w:r>
      <w:r w:rsidR="002F3742" w:rsidRPr="00846086">
        <w:rPr>
          <w:highlight w:val="yellow"/>
        </w:rPr>
        <w:t xml:space="preserve">rotein A/G </w:t>
      </w:r>
      <w:r w:rsidR="00A41DA9" w:rsidRPr="00846086">
        <w:rPr>
          <w:highlight w:val="yellow"/>
        </w:rPr>
        <w:t xml:space="preserve">bead </w:t>
      </w:r>
      <w:r w:rsidR="00104614" w:rsidRPr="00846086">
        <w:rPr>
          <w:highlight w:val="yellow"/>
        </w:rPr>
        <w:t>during the last</w:t>
      </w:r>
      <w:r w:rsidR="002F3742" w:rsidRPr="00846086">
        <w:rPr>
          <w:highlight w:val="yellow"/>
        </w:rPr>
        <w:t xml:space="preserve"> 15 </w:t>
      </w:r>
      <w:r w:rsidR="00B96880" w:rsidRPr="00846086">
        <w:rPr>
          <w:highlight w:val="yellow"/>
        </w:rPr>
        <w:t>min</w:t>
      </w:r>
      <w:r w:rsidR="00104614" w:rsidRPr="00846086">
        <w:rPr>
          <w:highlight w:val="yellow"/>
        </w:rPr>
        <w:t xml:space="preserve"> </w:t>
      </w:r>
      <w:r w:rsidR="00A41DA9" w:rsidRPr="00846086">
        <w:rPr>
          <w:highlight w:val="yellow"/>
        </w:rPr>
        <w:t>of the</w:t>
      </w:r>
      <w:r w:rsidR="002F3742" w:rsidRPr="00846086">
        <w:rPr>
          <w:highlight w:val="yellow"/>
        </w:rPr>
        <w:t xml:space="preserve"> 2</w:t>
      </w:r>
      <w:r w:rsidRPr="00846086">
        <w:rPr>
          <w:highlight w:val="yellow"/>
        </w:rPr>
        <w:t xml:space="preserve"> </w:t>
      </w:r>
      <w:r w:rsidR="002F3742" w:rsidRPr="00846086">
        <w:rPr>
          <w:highlight w:val="yellow"/>
        </w:rPr>
        <w:t>h incubation</w:t>
      </w:r>
      <w:r w:rsidR="00EC21E7" w:rsidRPr="00846086">
        <w:rPr>
          <w:highlight w:val="yellow"/>
        </w:rPr>
        <w:t xml:space="preserve"> in step 5.2.</w:t>
      </w:r>
    </w:p>
    <w:p w14:paraId="1062235D" w14:textId="77777777" w:rsidR="002F3742" w:rsidRPr="00846086" w:rsidRDefault="002F3742" w:rsidP="00846086">
      <w:pPr>
        <w:rPr>
          <w:highlight w:val="yellow"/>
        </w:rPr>
      </w:pPr>
    </w:p>
    <w:p w14:paraId="6A5734CA" w14:textId="2BEE40AB" w:rsidR="00A41DA9" w:rsidRPr="00846086" w:rsidRDefault="00B96880" w:rsidP="00846086">
      <w:pPr>
        <w:pStyle w:val="ListParagraph"/>
        <w:numPr>
          <w:ilvl w:val="0"/>
          <w:numId w:val="22"/>
        </w:numPr>
        <w:ind w:left="0" w:firstLine="0"/>
        <w:rPr>
          <w:b/>
          <w:highlight w:val="yellow"/>
        </w:rPr>
      </w:pPr>
      <w:r w:rsidRPr="00846086">
        <w:rPr>
          <w:b/>
          <w:highlight w:val="yellow"/>
        </w:rPr>
        <w:t xml:space="preserve">Protein A/G </w:t>
      </w:r>
      <w:r w:rsidR="00454219" w:rsidRPr="00846086">
        <w:rPr>
          <w:b/>
          <w:highlight w:val="yellow"/>
        </w:rPr>
        <w:t>agarose bead preparation</w:t>
      </w:r>
    </w:p>
    <w:p w14:paraId="2E9117FA" w14:textId="77777777" w:rsidR="00A41DA9" w:rsidRPr="00846086" w:rsidRDefault="00A41DA9" w:rsidP="00846086">
      <w:pPr>
        <w:rPr>
          <w:highlight w:val="yellow"/>
        </w:rPr>
      </w:pPr>
    </w:p>
    <w:p w14:paraId="0F51AF8F" w14:textId="391E6F19" w:rsidR="00A41DA9" w:rsidRPr="00846086" w:rsidRDefault="00A41DA9" w:rsidP="00846086">
      <w:pPr>
        <w:pStyle w:val="ListParagraph"/>
        <w:widowControl/>
        <w:numPr>
          <w:ilvl w:val="1"/>
          <w:numId w:val="31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Briefly</w:t>
      </w:r>
      <w:r w:rsidR="00454219" w:rsidRPr="00846086">
        <w:rPr>
          <w:highlight w:val="yellow"/>
        </w:rPr>
        <w:t xml:space="preserve"> </w:t>
      </w:r>
      <w:r w:rsidRPr="00846086">
        <w:rPr>
          <w:highlight w:val="yellow"/>
        </w:rPr>
        <w:t xml:space="preserve">vortex </w:t>
      </w:r>
      <w:r w:rsidR="00CF32DA" w:rsidRPr="00846086">
        <w:rPr>
          <w:highlight w:val="yellow"/>
        </w:rPr>
        <w:t xml:space="preserve">the storage </w:t>
      </w:r>
      <w:r w:rsidRPr="00846086">
        <w:rPr>
          <w:highlight w:val="yellow"/>
        </w:rPr>
        <w:t xml:space="preserve">tube to ensure beads are </w:t>
      </w:r>
      <w:r w:rsidR="00C26016" w:rsidRPr="00846086">
        <w:rPr>
          <w:highlight w:val="yellow"/>
        </w:rPr>
        <w:t>completely</w:t>
      </w:r>
      <w:r w:rsidRPr="00846086">
        <w:rPr>
          <w:highlight w:val="yellow"/>
        </w:rPr>
        <w:t xml:space="preserve"> re</w:t>
      </w:r>
      <w:r w:rsidR="00D3448E" w:rsidRPr="00846086">
        <w:rPr>
          <w:highlight w:val="yellow"/>
        </w:rPr>
        <w:t>-</w:t>
      </w:r>
      <w:r w:rsidRPr="00846086">
        <w:rPr>
          <w:highlight w:val="yellow"/>
        </w:rPr>
        <w:t>suspended. Cut</w:t>
      </w:r>
      <w:r w:rsidR="00CF32DA" w:rsidRPr="00846086">
        <w:rPr>
          <w:highlight w:val="yellow"/>
        </w:rPr>
        <w:t xml:space="preserve"> </w:t>
      </w:r>
      <w:r w:rsidR="00F77A06" w:rsidRPr="00846086">
        <w:rPr>
          <w:highlight w:val="yellow"/>
        </w:rPr>
        <w:t xml:space="preserve">off </w:t>
      </w:r>
      <w:r w:rsidR="00CF32DA" w:rsidRPr="00846086">
        <w:rPr>
          <w:highlight w:val="yellow"/>
        </w:rPr>
        <w:t>the end of a</w:t>
      </w:r>
      <w:r w:rsidRPr="00846086">
        <w:rPr>
          <w:highlight w:val="yellow"/>
        </w:rPr>
        <w:t xml:space="preserve"> </w:t>
      </w:r>
      <w:r w:rsidR="008D5D94" w:rsidRPr="00846086">
        <w:rPr>
          <w:highlight w:val="yellow"/>
        </w:rPr>
        <w:t xml:space="preserve">P200 </w:t>
      </w:r>
      <w:r w:rsidRPr="00846086">
        <w:rPr>
          <w:highlight w:val="yellow"/>
        </w:rPr>
        <w:t xml:space="preserve">pipette tip using a clean </w:t>
      </w:r>
      <w:r w:rsidR="00CF32DA" w:rsidRPr="00846086">
        <w:rPr>
          <w:highlight w:val="yellow"/>
        </w:rPr>
        <w:t xml:space="preserve">razor </w:t>
      </w:r>
      <w:r w:rsidRPr="00846086">
        <w:rPr>
          <w:highlight w:val="yellow"/>
        </w:rPr>
        <w:t>blade in order to increase gauge siz</w:t>
      </w:r>
      <w:r w:rsidR="00D3448E" w:rsidRPr="00846086">
        <w:rPr>
          <w:highlight w:val="yellow"/>
        </w:rPr>
        <w:t>e. Pipet</w:t>
      </w:r>
      <w:r w:rsidR="00E3473C" w:rsidRPr="00846086">
        <w:rPr>
          <w:highlight w:val="yellow"/>
        </w:rPr>
        <w:t xml:space="preserve"> 100</w:t>
      </w:r>
      <w:r w:rsidR="00846086" w:rsidRPr="00846086">
        <w:rPr>
          <w:highlight w:val="yellow"/>
        </w:rPr>
        <w:t xml:space="preserve"> µL</w:t>
      </w:r>
      <w:r w:rsidRPr="00846086">
        <w:rPr>
          <w:highlight w:val="yellow"/>
        </w:rPr>
        <w:t xml:space="preserve"> of </w:t>
      </w:r>
      <w:r w:rsidR="00271494" w:rsidRPr="00846086">
        <w:rPr>
          <w:highlight w:val="yellow"/>
        </w:rPr>
        <w:t xml:space="preserve">the </w:t>
      </w:r>
      <w:r w:rsidRPr="00846086">
        <w:rPr>
          <w:highlight w:val="yellow"/>
        </w:rPr>
        <w:t xml:space="preserve">bead slurry </w:t>
      </w:r>
      <w:r w:rsidR="002C2CD8" w:rsidRPr="00846086">
        <w:rPr>
          <w:highlight w:val="yellow"/>
        </w:rPr>
        <w:t>per immunoprecipitation into a new</w:t>
      </w:r>
      <w:r w:rsidRPr="00846086">
        <w:rPr>
          <w:highlight w:val="yellow"/>
        </w:rPr>
        <w:t xml:space="preserve"> 1.7</w:t>
      </w:r>
      <w:r w:rsidR="00722AC9" w:rsidRPr="00846086">
        <w:rPr>
          <w:highlight w:val="yellow"/>
        </w:rPr>
        <w:t xml:space="preserve"> m</w:t>
      </w:r>
      <w:r w:rsidR="00846086" w:rsidRPr="00846086">
        <w:rPr>
          <w:highlight w:val="yellow"/>
        </w:rPr>
        <w:t>L</w:t>
      </w:r>
      <w:r w:rsidR="002C2CD8" w:rsidRPr="00846086">
        <w:rPr>
          <w:highlight w:val="yellow"/>
        </w:rPr>
        <w:t xml:space="preserve"> microcentrifuge</w:t>
      </w:r>
      <w:r w:rsidR="00CF32DA" w:rsidRPr="00846086">
        <w:rPr>
          <w:highlight w:val="yellow"/>
        </w:rPr>
        <w:t xml:space="preserve"> tube.</w:t>
      </w:r>
      <w:r w:rsidR="000A1A6D" w:rsidRPr="00846086">
        <w:rPr>
          <w:highlight w:val="yellow"/>
        </w:rPr>
        <w:t xml:space="preserve"> </w:t>
      </w:r>
      <w:r w:rsidR="00CF32DA" w:rsidRPr="00846086">
        <w:rPr>
          <w:highlight w:val="yellow"/>
        </w:rPr>
        <w:t>For this example, a total of 6 tubes are needed.</w:t>
      </w:r>
    </w:p>
    <w:p w14:paraId="3DBFF022" w14:textId="77777777" w:rsidR="00454219" w:rsidRPr="00846086" w:rsidRDefault="00454219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6149879B" w14:textId="77777777" w:rsidR="00846086" w:rsidRPr="00846086" w:rsidRDefault="004773C8" w:rsidP="00846086">
      <w:pPr>
        <w:pStyle w:val="ListParagraph"/>
        <w:widowControl/>
        <w:numPr>
          <w:ilvl w:val="1"/>
          <w:numId w:val="31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Centrifuge the</w:t>
      </w:r>
      <w:r w:rsidR="00A64776" w:rsidRPr="00846086">
        <w:rPr>
          <w:highlight w:val="yellow"/>
        </w:rPr>
        <w:t xml:space="preserve"> tubes at 17,500 x </w:t>
      </w:r>
      <w:r w:rsidR="00A64776" w:rsidRPr="00846086">
        <w:rPr>
          <w:i/>
          <w:highlight w:val="yellow"/>
        </w:rPr>
        <w:t>g</w:t>
      </w:r>
      <w:r w:rsidR="00E3473C" w:rsidRPr="00846086">
        <w:rPr>
          <w:highlight w:val="yellow"/>
        </w:rPr>
        <w:t xml:space="preserve"> for 1 min</w:t>
      </w:r>
      <w:r w:rsidR="00454219" w:rsidRPr="00846086">
        <w:rPr>
          <w:highlight w:val="yellow"/>
        </w:rPr>
        <w:t xml:space="preserve"> </w:t>
      </w:r>
      <w:r w:rsidR="00A41DA9" w:rsidRPr="00846086">
        <w:rPr>
          <w:highlight w:val="yellow"/>
        </w:rPr>
        <w:t>at 4</w:t>
      </w:r>
      <w:r w:rsidR="002C2CD8" w:rsidRPr="00846086">
        <w:rPr>
          <w:highlight w:val="yellow"/>
        </w:rPr>
        <w:t xml:space="preserve"> </w:t>
      </w:r>
      <w:r w:rsidR="00A41DA9" w:rsidRPr="00846086">
        <w:rPr>
          <w:highlight w:val="yellow"/>
        </w:rPr>
        <w:t xml:space="preserve">°C. Remove </w:t>
      </w:r>
      <w:r w:rsidR="00100A32" w:rsidRPr="00846086">
        <w:rPr>
          <w:highlight w:val="yellow"/>
        </w:rPr>
        <w:t xml:space="preserve">the </w:t>
      </w:r>
      <w:r w:rsidR="00A41DA9" w:rsidRPr="00846086">
        <w:rPr>
          <w:highlight w:val="yellow"/>
        </w:rPr>
        <w:t>supernatant and d</w:t>
      </w:r>
      <w:r w:rsidR="00E3473C" w:rsidRPr="00846086">
        <w:rPr>
          <w:highlight w:val="yellow"/>
        </w:rPr>
        <w:t>iscard. Re</w:t>
      </w:r>
      <w:r w:rsidRPr="00846086">
        <w:rPr>
          <w:highlight w:val="yellow"/>
        </w:rPr>
        <w:t>-</w:t>
      </w:r>
      <w:r w:rsidR="00E3473C" w:rsidRPr="00846086">
        <w:rPr>
          <w:highlight w:val="yellow"/>
        </w:rPr>
        <w:t xml:space="preserve">suspend </w:t>
      </w:r>
      <w:r w:rsidR="00271494" w:rsidRPr="00846086">
        <w:rPr>
          <w:highlight w:val="yellow"/>
        </w:rPr>
        <w:t xml:space="preserve">the </w:t>
      </w:r>
      <w:r w:rsidR="00E3473C" w:rsidRPr="00846086">
        <w:rPr>
          <w:highlight w:val="yellow"/>
        </w:rPr>
        <w:t>beads in 200</w:t>
      </w:r>
      <w:r w:rsidR="00846086" w:rsidRPr="00846086">
        <w:rPr>
          <w:highlight w:val="yellow"/>
        </w:rPr>
        <w:t xml:space="preserve"> µL </w:t>
      </w:r>
      <w:r w:rsidR="00A41DA9" w:rsidRPr="00846086">
        <w:rPr>
          <w:highlight w:val="yellow"/>
        </w:rPr>
        <w:t>of lysis buffer a</w:t>
      </w:r>
      <w:r w:rsidR="00FD1A31" w:rsidRPr="00846086">
        <w:rPr>
          <w:highlight w:val="yellow"/>
        </w:rPr>
        <w:t xml:space="preserve">nd </w:t>
      </w:r>
      <w:r w:rsidR="00E72811" w:rsidRPr="00846086">
        <w:rPr>
          <w:highlight w:val="yellow"/>
        </w:rPr>
        <w:t xml:space="preserve">briefly </w:t>
      </w:r>
      <w:r w:rsidR="00A41DA9" w:rsidRPr="00846086">
        <w:rPr>
          <w:highlight w:val="yellow"/>
        </w:rPr>
        <w:t xml:space="preserve">vortex. Repeat </w:t>
      </w:r>
      <w:r w:rsidR="00DD3103" w:rsidRPr="00846086">
        <w:rPr>
          <w:highlight w:val="yellow"/>
        </w:rPr>
        <w:t xml:space="preserve">the </w:t>
      </w:r>
      <w:r w:rsidR="00A41DA9" w:rsidRPr="00846086">
        <w:rPr>
          <w:highlight w:val="yellow"/>
        </w:rPr>
        <w:t xml:space="preserve">spin and wash </w:t>
      </w:r>
      <w:r w:rsidR="00DD3103" w:rsidRPr="00846086">
        <w:rPr>
          <w:highlight w:val="yellow"/>
        </w:rPr>
        <w:t xml:space="preserve">steps </w:t>
      </w:r>
      <w:r w:rsidR="00A41DA9" w:rsidRPr="00846086">
        <w:rPr>
          <w:highlight w:val="yellow"/>
        </w:rPr>
        <w:t xml:space="preserve">3 times. </w:t>
      </w:r>
    </w:p>
    <w:p w14:paraId="0F534BEE" w14:textId="77777777" w:rsidR="00846086" w:rsidRPr="00846086" w:rsidRDefault="00846086" w:rsidP="00846086">
      <w:pPr>
        <w:pStyle w:val="ListParagraph"/>
        <w:ind w:left="0"/>
        <w:rPr>
          <w:highlight w:val="yellow"/>
        </w:rPr>
      </w:pPr>
    </w:p>
    <w:p w14:paraId="4BC8BD57" w14:textId="5A8CA958" w:rsidR="00A41DA9" w:rsidRPr="00846086" w:rsidRDefault="00A41DA9" w:rsidP="00846086">
      <w:pPr>
        <w:pStyle w:val="ListParagraph"/>
        <w:widowControl/>
        <w:numPr>
          <w:ilvl w:val="1"/>
          <w:numId w:val="31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Following </w:t>
      </w:r>
      <w:r w:rsidR="004773C8" w:rsidRPr="00846086">
        <w:rPr>
          <w:highlight w:val="yellow"/>
        </w:rPr>
        <w:t xml:space="preserve">the </w:t>
      </w:r>
      <w:r w:rsidRPr="00846086">
        <w:rPr>
          <w:highlight w:val="yellow"/>
        </w:rPr>
        <w:t>final wash</w:t>
      </w:r>
      <w:r w:rsidR="004773C8" w:rsidRPr="00846086">
        <w:rPr>
          <w:highlight w:val="yellow"/>
        </w:rPr>
        <w:t>,</w:t>
      </w:r>
      <w:r w:rsidRPr="00846086">
        <w:rPr>
          <w:highlight w:val="yellow"/>
        </w:rPr>
        <w:t xml:space="preserve"> place </w:t>
      </w:r>
      <w:r w:rsidR="00FD1A31" w:rsidRPr="00846086">
        <w:rPr>
          <w:highlight w:val="yellow"/>
        </w:rPr>
        <w:t xml:space="preserve">the </w:t>
      </w:r>
      <w:r w:rsidRPr="00846086">
        <w:rPr>
          <w:highlight w:val="yellow"/>
        </w:rPr>
        <w:t xml:space="preserve">beads on ice until </w:t>
      </w:r>
      <w:r w:rsidR="00DD3103" w:rsidRPr="00846086">
        <w:rPr>
          <w:highlight w:val="yellow"/>
        </w:rPr>
        <w:t xml:space="preserve">the </w:t>
      </w:r>
      <w:r w:rsidRPr="00846086">
        <w:rPr>
          <w:highlight w:val="yellow"/>
        </w:rPr>
        <w:t>incubation in step 5.2 is complete.</w:t>
      </w:r>
    </w:p>
    <w:p w14:paraId="6F149BE1" w14:textId="77777777" w:rsidR="00A41DA9" w:rsidRPr="00846086" w:rsidRDefault="00A41DA9" w:rsidP="00846086">
      <w:pPr>
        <w:rPr>
          <w:highlight w:val="yellow"/>
        </w:rPr>
      </w:pPr>
    </w:p>
    <w:p w14:paraId="04ACE873" w14:textId="56249513" w:rsidR="00A41DA9" w:rsidRPr="00846086" w:rsidRDefault="00A41DA9" w:rsidP="00846086">
      <w:pPr>
        <w:pStyle w:val="ListParagraph"/>
        <w:numPr>
          <w:ilvl w:val="0"/>
          <w:numId w:val="22"/>
        </w:numPr>
        <w:ind w:left="0" w:firstLine="0"/>
        <w:rPr>
          <w:b/>
          <w:highlight w:val="yellow"/>
        </w:rPr>
      </w:pPr>
      <w:r w:rsidRPr="00846086">
        <w:rPr>
          <w:b/>
          <w:highlight w:val="yellow"/>
        </w:rPr>
        <w:t>Immunoprecipitation</w:t>
      </w:r>
      <w:r w:rsidR="00DC57B3" w:rsidRPr="00846086">
        <w:rPr>
          <w:b/>
          <w:highlight w:val="yellow"/>
        </w:rPr>
        <w:t xml:space="preserve">: </w:t>
      </w:r>
      <w:r w:rsidRPr="00846086">
        <w:rPr>
          <w:b/>
          <w:highlight w:val="yellow"/>
        </w:rPr>
        <w:t>Part II</w:t>
      </w:r>
    </w:p>
    <w:p w14:paraId="785E31DB" w14:textId="77777777" w:rsidR="00A41DA9" w:rsidRPr="00846086" w:rsidRDefault="00A41DA9" w:rsidP="00846086">
      <w:pPr>
        <w:rPr>
          <w:highlight w:val="yellow"/>
        </w:rPr>
      </w:pPr>
    </w:p>
    <w:p w14:paraId="50AB9399" w14:textId="24B662B6" w:rsidR="00A41DA9" w:rsidRPr="00846086" w:rsidRDefault="00E3473C" w:rsidP="00846086">
      <w:pPr>
        <w:pStyle w:val="ListParagraph"/>
        <w:widowControl/>
        <w:numPr>
          <w:ilvl w:val="1"/>
          <w:numId w:val="32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After </w:t>
      </w:r>
      <w:r w:rsidR="00BC1B74" w:rsidRPr="00846086">
        <w:rPr>
          <w:highlight w:val="yellow"/>
        </w:rPr>
        <w:t xml:space="preserve">the </w:t>
      </w:r>
      <w:r w:rsidRPr="00846086">
        <w:rPr>
          <w:highlight w:val="yellow"/>
        </w:rPr>
        <w:t>2</w:t>
      </w:r>
      <w:r w:rsidR="00B96880" w:rsidRPr="00846086">
        <w:rPr>
          <w:highlight w:val="yellow"/>
        </w:rPr>
        <w:t xml:space="preserve"> h</w:t>
      </w:r>
      <w:r w:rsidR="00A41DA9" w:rsidRPr="00846086">
        <w:rPr>
          <w:highlight w:val="yellow"/>
        </w:rPr>
        <w:t xml:space="preserve"> incubation from step 5.2, spin down </w:t>
      </w:r>
      <w:r w:rsidR="00BC1B74" w:rsidRPr="00846086">
        <w:rPr>
          <w:highlight w:val="yellow"/>
        </w:rPr>
        <w:t xml:space="preserve">the samples </w:t>
      </w:r>
      <w:r w:rsidR="00A41DA9" w:rsidRPr="00846086">
        <w:rPr>
          <w:highlight w:val="yellow"/>
        </w:rPr>
        <w:t xml:space="preserve">at </w:t>
      </w:r>
      <w:r w:rsidR="00504EA3" w:rsidRPr="00846086">
        <w:rPr>
          <w:highlight w:val="yellow"/>
        </w:rPr>
        <w:t>17,500</w:t>
      </w:r>
      <w:r w:rsidR="00A41DA9" w:rsidRPr="00846086">
        <w:rPr>
          <w:highlight w:val="yellow"/>
        </w:rPr>
        <w:t xml:space="preserve"> x </w:t>
      </w:r>
      <w:r w:rsidR="00A41DA9" w:rsidRPr="00846086">
        <w:rPr>
          <w:i/>
          <w:highlight w:val="yellow"/>
        </w:rPr>
        <w:t>g</w:t>
      </w:r>
      <w:r w:rsidR="00B96880" w:rsidRPr="00846086">
        <w:rPr>
          <w:i/>
          <w:highlight w:val="yellow"/>
        </w:rPr>
        <w:t xml:space="preserve"> </w:t>
      </w:r>
      <w:r w:rsidR="00B96880" w:rsidRPr="00846086">
        <w:rPr>
          <w:highlight w:val="yellow"/>
        </w:rPr>
        <w:t>for 3 min</w:t>
      </w:r>
      <w:r w:rsidR="00846086" w:rsidRPr="00846086">
        <w:rPr>
          <w:highlight w:val="yellow"/>
        </w:rPr>
        <w:t xml:space="preserve"> </w:t>
      </w:r>
      <w:r w:rsidR="002C2CD8" w:rsidRPr="00846086">
        <w:rPr>
          <w:highlight w:val="yellow"/>
        </w:rPr>
        <w:t xml:space="preserve">at 4 </w:t>
      </w:r>
      <w:r w:rsidR="00A41DA9" w:rsidRPr="00846086">
        <w:rPr>
          <w:highlight w:val="yellow"/>
        </w:rPr>
        <w:t>°C. Fo</w:t>
      </w:r>
      <w:r w:rsidR="00722AC9" w:rsidRPr="00846086">
        <w:rPr>
          <w:highlight w:val="yellow"/>
        </w:rPr>
        <w:t>llowing centrifugation add 200</w:t>
      </w:r>
      <w:r w:rsidR="00846086" w:rsidRPr="00846086">
        <w:rPr>
          <w:highlight w:val="yellow"/>
        </w:rPr>
        <w:t xml:space="preserve"> µL</w:t>
      </w:r>
      <w:r w:rsidR="00A41DA9" w:rsidRPr="00846086">
        <w:rPr>
          <w:highlight w:val="yellow"/>
        </w:rPr>
        <w:t xml:space="preserve"> from each sample to </w:t>
      </w:r>
      <w:r w:rsidR="00524451" w:rsidRPr="00846086">
        <w:rPr>
          <w:highlight w:val="yellow"/>
        </w:rPr>
        <w:t xml:space="preserve">the tubes with the </w:t>
      </w:r>
      <w:r w:rsidR="00A41DA9" w:rsidRPr="00846086">
        <w:rPr>
          <w:highlight w:val="yellow"/>
        </w:rPr>
        <w:t xml:space="preserve">washed beads. Place </w:t>
      </w:r>
      <w:r w:rsidR="00524451" w:rsidRPr="00846086">
        <w:rPr>
          <w:highlight w:val="yellow"/>
        </w:rPr>
        <w:t xml:space="preserve">the </w:t>
      </w:r>
      <w:r w:rsidR="00A41DA9" w:rsidRPr="00846086">
        <w:rPr>
          <w:highlight w:val="yellow"/>
        </w:rPr>
        <w:t xml:space="preserve">tubes on </w:t>
      </w:r>
      <w:r w:rsidR="00524451" w:rsidRPr="00846086">
        <w:rPr>
          <w:highlight w:val="yellow"/>
        </w:rPr>
        <w:t xml:space="preserve">a </w:t>
      </w:r>
      <w:r w:rsidR="00A41DA9" w:rsidRPr="00846086">
        <w:rPr>
          <w:rFonts w:eastAsia="Cambria Math"/>
          <w:highlight w:val="yellow"/>
        </w:rPr>
        <w:t xml:space="preserve">rotator at </w:t>
      </w:r>
      <w:r w:rsidR="00A41DA9" w:rsidRPr="00846086">
        <w:rPr>
          <w:highlight w:val="yellow"/>
        </w:rPr>
        <w:t>4</w:t>
      </w:r>
      <w:r w:rsidR="002C2CD8" w:rsidRPr="00846086">
        <w:rPr>
          <w:highlight w:val="yellow"/>
        </w:rPr>
        <w:t xml:space="preserve"> </w:t>
      </w:r>
      <w:r w:rsidR="00A41DA9" w:rsidRPr="00846086">
        <w:rPr>
          <w:highlight w:val="yellow"/>
        </w:rPr>
        <w:t>°C</w:t>
      </w:r>
      <w:r w:rsidR="00B96880" w:rsidRPr="00846086">
        <w:rPr>
          <w:highlight w:val="yellow"/>
        </w:rPr>
        <w:t xml:space="preserve"> for 1 h</w:t>
      </w:r>
      <w:r w:rsidR="00A41DA9" w:rsidRPr="00846086">
        <w:rPr>
          <w:highlight w:val="yellow"/>
        </w:rPr>
        <w:t xml:space="preserve">. </w:t>
      </w:r>
    </w:p>
    <w:p w14:paraId="58B78306" w14:textId="77777777" w:rsidR="00846086" w:rsidRPr="00846086" w:rsidRDefault="00846086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614A23EE" w14:textId="01273CF5" w:rsidR="00A41DA9" w:rsidRPr="00846086" w:rsidRDefault="00B96880" w:rsidP="00846086">
      <w:pPr>
        <w:pStyle w:val="ListParagraph"/>
        <w:widowControl/>
        <w:numPr>
          <w:ilvl w:val="1"/>
          <w:numId w:val="32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Following </w:t>
      </w:r>
      <w:r w:rsidR="00A0084D" w:rsidRPr="00846086">
        <w:rPr>
          <w:highlight w:val="yellow"/>
        </w:rPr>
        <w:t xml:space="preserve">the </w:t>
      </w:r>
      <w:r w:rsidRPr="00846086">
        <w:rPr>
          <w:highlight w:val="yellow"/>
        </w:rPr>
        <w:t>1</w:t>
      </w:r>
      <w:r w:rsidR="003F7156" w:rsidRPr="00846086">
        <w:rPr>
          <w:highlight w:val="yellow"/>
        </w:rPr>
        <w:t xml:space="preserve"> </w:t>
      </w:r>
      <w:r w:rsidRPr="00846086">
        <w:rPr>
          <w:highlight w:val="yellow"/>
        </w:rPr>
        <w:t>h</w:t>
      </w:r>
      <w:r w:rsidR="00A41DA9" w:rsidRPr="00846086">
        <w:rPr>
          <w:highlight w:val="yellow"/>
        </w:rPr>
        <w:t xml:space="preserve"> incubation</w:t>
      </w:r>
      <w:r w:rsidR="003F7156" w:rsidRPr="00846086">
        <w:rPr>
          <w:highlight w:val="yellow"/>
        </w:rPr>
        <w:t>,</w:t>
      </w:r>
      <w:r w:rsidR="00A41DA9" w:rsidRPr="00846086">
        <w:rPr>
          <w:highlight w:val="yellow"/>
        </w:rPr>
        <w:t xml:space="preserve"> </w:t>
      </w:r>
      <w:r w:rsidR="002C2CD8" w:rsidRPr="00846086">
        <w:rPr>
          <w:highlight w:val="yellow"/>
        </w:rPr>
        <w:t>centrifuge</w:t>
      </w:r>
      <w:r w:rsidR="002F696A" w:rsidRPr="00846086">
        <w:rPr>
          <w:highlight w:val="yellow"/>
        </w:rPr>
        <w:t xml:space="preserve"> </w:t>
      </w:r>
      <w:r w:rsidR="00A0084D" w:rsidRPr="00846086">
        <w:rPr>
          <w:highlight w:val="yellow"/>
        </w:rPr>
        <w:t xml:space="preserve">the </w:t>
      </w:r>
      <w:r w:rsidR="002F696A" w:rsidRPr="00846086">
        <w:rPr>
          <w:highlight w:val="yellow"/>
        </w:rPr>
        <w:t>tubes at 17,</w:t>
      </w:r>
      <w:r w:rsidR="00504EA3" w:rsidRPr="00846086">
        <w:rPr>
          <w:highlight w:val="yellow"/>
        </w:rPr>
        <w:t>500</w:t>
      </w:r>
      <w:r w:rsidR="007D2710" w:rsidRPr="00846086">
        <w:rPr>
          <w:highlight w:val="yellow"/>
        </w:rPr>
        <w:t xml:space="preserve"> x </w:t>
      </w:r>
      <w:r w:rsidR="007D2710" w:rsidRPr="00846086">
        <w:rPr>
          <w:i/>
          <w:highlight w:val="yellow"/>
        </w:rPr>
        <w:t>g</w:t>
      </w:r>
      <w:r w:rsidR="007D2710" w:rsidRPr="00846086">
        <w:rPr>
          <w:highlight w:val="yellow"/>
        </w:rPr>
        <w:t xml:space="preserve"> for 1 min</w:t>
      </w:r>
      <w:r w:rsidR="00846086" w:rsidRPr="00846086">
        <w:rPr>
          <w:highlight w:val="yellow"/>
        </w:rPr>
        <w:t xml:space="preserve"> </w:t>
      </w:r>
      <w:r w:rsidR="00A41DA9" w:rsidRPr="00846086">
        <w:rPr>
          <w:highlight w:val="yellow"/>
        </w:rPr>
        <w:t>at 4</w:t>
      </w:r>
      <w:r w:rsidR="003F7156" w:rsidRPr="00846086">
        <w:rPr>
          <w:highlight w:val="yellow"/>
        </w:rPr>
        <w:t xml:space="preserve"> </w:t>
      </w:r>
      <w:r w:rsidR="00A41DA9" w:rsidRPr="00846086">
        <w:rPr>
          <w:highlight w:val="yellow"/>
        </w:rPr>
        <w:t>°C</w:t>
      </w:r>
      <w:r w:rsidR="00722AC9" w:rsidRPr="00846086">
        <w:rPr>
          <w:highlight w:val="yellow"/>
        </w:rPr>
        <w:t>. Next remove 40</w:t>
      </w:r>
      <w:r w:rsidR="00846086" w:rsidRPr="00846086">
        <w:rPr>
          <w:highlight w:val="yellow"/>
        </w:rPr>
        <w:t xml:space="preserve"> µL</w:t>
      </w:r>
      <w:r w:rsidR="00A41DA9" w:rsidRPr="00846086">
        <w:rPr>
          <w:highlight w:val="yellow"/>
        </w:rPr>
        <w:t xml:space="preserve"> of</w:t>
      </w:r>
      <w:r w:rsidR="00A0084D" w:rsidRPr="00846086">
        <w:rPr>
          <w:highlight w:val="yellow"/>
        </w:rPr>
        <w:t xml:space="preserve"> supernatant from each sample and</w:t>
      </w:r>
      <w:r w:rsidR="00A41DA9" w:rsidRPr="00846086">
        <w:rPr>
          <w:highlight w:val="yellow"/>
        </w:rPr>
        <w:t xml:space="preserve"> save as a “depletion control” (total 6 tubes). Remove the remainder of </w:t>
      </w:r>
      <w:r w:rsidR="00504EA3" w:rsidRPr="00846086">
        <w:rPr>
          <w:highlight w:val="yellow"/>
        </w:rPr>
        <w:t xml:space="preserve">the </w:t>
      </w:r>
      <w:r w:rsidR="00A41DA9" w:rsidRPr="00846086">
        <w:rPr>
          <w:highlight w:val="yellow"/>
        </w:rPr>
        <w:t>supernatant and discard. Take care</w:t>
      </w:r>
      <w:r w:rsidR="00504EA3" w:rsidRPr="00846086">
        <w:rPr>
          <w:highlight w:val="yellow"/>
        </w:rPr>
        <w:t xml:space="preserve"> not to </w:t>
      </w:r>
      <w:r w:rsidR="00A41DA9" w:rsidRPr="00846086">
        <w:rPr>
          <w:highlight w:val="yellow"/>
        </w:rPr>
        <w:t>disturb the beads.</w:t>
      </w:r>
    </w:p>
    <w:p w14:paraId="595A20F9" w14:textId="77777777" w:rsidR="00846086" w:rsidRPr="00846086" w:rsidRDefault="00846086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74514902" w14:textId="54D8B7FA" w:rsidR="00A41DA9" w:rsidRPr="00846086" w:rsidRDefault="00846086" w:rsidP="00846086">
      <w:pPr>
        <w:pStyle w:val="ListParagraph"/>
        <w:widowControl/>
        <w:numPr>
          <w:ilvl w:val="1"/>
          <w:numId w:val="32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 xml:space="preserve"> </w:t>
      </w:r>
      <w:r w:rsidR="00A41DA9" w:rsidRPr="00846086">
        <w:rPr>
          <w:highlight w:val="yellow"/>
        </w:rPr>
        <w:t xml:space="preserve">Wash </w:t>
      </w:r>
      <w:r w:rsidR="00A0084D" w:rsidRPr="00846086">
        <w:rPr>
          <w:highlight w:val="yellow"/>
        </w:rPr>
        <w:t xml:space="preserve">the </w:t>
      </w:r>
      <w:r w:rsidR="00A41DA9" w:rsidRPr="00846086">
        <w:rPr>
          <w:highlight w:val="yellow"/>
        </w:rPr>
        <w:t xml:space="preserve">samples by adding </w:t>
      </w:r>
      <w:r w:rsidR="002C2CD8" w:rsidRPr="00846086">
        <w:rPr>
          <w:highlight w:val="yellow"/>
        </w:rPr>
        <w:t>200</w:t>
      </w:r>
      <w:r w:rsidRPr="00846086">
        <w:rPr>
          <w:highlight w:val="yellow"/>
        </w:rPr>
        <w:t xml:space="preserve"> µL</w:t>
      </w:r>
      <w:r w:rsidR="00AB3A5C" w:rsidRPr="00846086">
        <w:rPr>
          <w:highlight w:val="yellow"/>
        </w:rPr>
        <w:t xml:space="preserve"> of lysis buffer and </w:t>
      </w:r>
      <w:proofErr w:type="spellStart"/>
      <w:r w:rsidR="00A41DA9" w:rsidRPr="00846086">
        <w:rPr>
          <w:highlight w:val="yellow"/>
        </w:rPr>
        <w:t>vortex</w:t>
      </w:r>
      <w:r w:rsidR="00AB3A5C" w:rsidRPr="00846086">
        <w:rPr>
          <w:highlight w:val="yellow"/>
        </w:rPr>
        <w:t>ing</w:t>
      </w:r>
      <w:proofErr w:type="spellEnd"/>
      <w:r w:rsidR="00A41DA9" w:rsidRPr="00846086">
        <w:rPr>
          <w:highlight w:val="yellow"/>
        </w:rPr>
        <w:t xml:space="preserve"> </w:t>
      </w:r>
      <w:r w:rsidR="00AB3A5C" w:rsidRPr="00846086">
        <w:rPr>
          <w:highlight w:val="yellow"/>
        </w:rPr>
        <w:t>briefly.</w:t>
      </w:r>
      <w:r w:rsidR="000A1A6D" w:rsidRPr="00846086">
        <w:rPr>
          <w:highlight w:val="yellow"/>
        </w:rPr>
        <w:t xml:space="preserve"> </w:t>
      </w:r>
      <w:r w:rsidR="00AB3A5C" w:rsidRPr="00846086">
        <w:rPr>
          <w:highlight w:val="yellow"/>
        </w:rPr>
        <w:t>T</w:t>
      </w:r>
      <w:r w:rsidR="00421FE7" w:rsidRPr="00846086">
        <w:rPr>
          <w:highlight w:val="yellow"/>
        </w:rPr>
        <w:t>hen centrifuge</w:t>
      </w:r>
      <w:r w:rsidR="00A41DA9" w:rsidRPr="00846086">
        <w:rPr>
          <w:highlight w:val="yellow"/>
        </w:rPr>
        <w:t xml:space="preserve"> at </w:t>
      </w:r>
      <w:r w:rsidR="008A4DA5" w:rsidRPr="00846086">
        <w:rPr>
          <w:highlight w:val="yellow"/>
        </w:rPr>
        <w:t xml:space="preserve">17,500 x </w:t>
      </w:r>
      <w:r w:rsidR="008A4DA5" w:rsidRPr="00846086">
        <w:rPr>
          <w:i/>
          <w:highlight w:val="yellow"/>
        </w:rPr>
        <w:t>g</w:t>
      </w:r>
      <w:r w:rsidR="00E3473C" w:rsidRPr="00846086">
        <w:rPr>
          <w:highlight w:val="yellow"/>
        </w:rPr>
        <w:t xml:space="preserve"> for 1 min</w:t>
      </w:r>
      <w:r w:rsidR="00A41DA9" w:rsidRPr="00846086">
        <w:rPr>
          <w:highlight w:val="yellow"/>
        </w:rPr>
        <w:t xml:space="preserve"> at 4</w:t>
      </w:r>
      <w:r w:rsidR="00E3473C" w:rsidRPr="00846086">
        <w:rPr>
          <w:highlight w:val="yellow"/>
        </w:rPr>
        <w:t xml:space="preserve"> </w:t>
      </w:r>
      <w:r w:rsidR="00A41DA9" w:rsidRPr="00846086">
        <w:rPr>
          <w:highlight w:val="yellow"/>
        </w:rPr>
        <w:t xml:space="preserve">°C. Remove </w:t>
      </w:r>
      <w:r w:rsidR="00AB3A5C" w:rsidRPr="00846086">
        <w:rPr>
          <w:highlight w:val="yellow"/>
        </w:rPr>
        <w:t xml:space="preserve">the </w:t>
      </w:r>
      <w:r w:rsidR="00A41DA9" w:rsidRPr="00846086">
        <w:rPr>
          <w:highlight w:val="yellow"/>
        </w:rPr>
        <w:t xml:space="preserve">supernatant and discard. Repeat </w:t>
      </w:r>
      <w:r w:rsidR="00AB3A5C" w:rsidRPr="00846086">
        <w:rPr>
          <w:highlight w:val="yellow"/>
        </w:rPr>
        <w:t xml:space="preserve">the </w:t>
      </w:r>
      <w:r w:rsidR="00421FE7" w:rsidRPr="00846086">
        <w:rPr>
          <w:highlight w:val="yellow"/>
        </w:rPr>
        <w:t xml:space="preserve">wash and spin </w:t>
      </w:r>
      <w:r w:rsidR="00524451" w:rsidRPr="00846086">
        <w:rPr>
          <w:highlight w:val="yellow"/>
        </w:rPr>
        <w:t xml:space="preserve">steps </w:t>
      </w:r>
      <w:r w:rsidR="00A41DA9" w:rsidRPr="00846086">
        <w:rPr>
          <w:highlight w:val="yellow"/>
        </w:rPr>
        <w:t>3 times. Take care not to disturb the beads</w:t>
      </w:r>
      <w:r w:rsidR="00421FE7" w:rsidRPr="00846086">
        <w:rPr>
          <w:highlight w:val="yellow"/>
        </w:rPr>
        <w:t xml:space="preserve"> during these steps</w:t>
      </w:r>
      <w:r w:rsidR="00A41DA9" w:rsidRPr="00846086">
        <w:rPr>
          <w:highlight w:val="yellow"/>
        </w:rPr>
        <w:t>.</w:t>
      </w:r>
    </w:p>
    <w:p w14:paraId="1E688D62" w14:textId="77777777" w:rsidR="00846086" w:rsidRPr="00846086" w:rsidRDefault="00846086" w:rsidP="00846086">
      <w:pPr>
        <w:pStyle w:val="ListParagraph"/>
        <w:widowControl/>
        <w:autoSpaceDE/>
        <w:autoSpaceDN/>
        <w:adjustRightInd/>
        <w:ind w:left="0"/>
        <w:jc w:val="left"/>
      </w:pPr>
    </w:p>
    <w:p w14:paraId="019CCF7A" w14:textId="77777777" w:rsidR="00846086" w:rsidRPr="00846086" w:rsidRDefault="00421FE7" w:rsidP="00846086">
      <w:pPr>
        <w:pStyle w:val="ListParagraph"/>
        <w:widowControl/>
        <w:numPr>
          <w:ilvl w:val="1"/>
          <w:numId w:val="32"/>
        </w:numPr>
        <w:autoSpaceDE/>
        <w:autoSpaceDN/>
        <w:adjustRightInd/>
        <w:ind w:left="0" w:firstLine="0"/>
        <w:jc w:val="left"/>
      </w:pPr>
      <w:r w:rsidRPr="00846086">
        <w:rPr>
          <w:highlight w:val="yellow"/>
        </w:rPr>
        <w:t>A</w:t>
      </w:r>
      <w:r w:rsidR="00A41DA9" w:rsidRPr="00846086">
        <w:rPr>
          <w:highlight w:val="yellow"/>
        </w:rPr>
        <w:t>fter co</w:t>
      </w:r>
      <w:r w:rsidR="00722AC9" w:rsidRPr="00846086">
        <w:rPr>
          <w:highlight w:val="yellow"/>
        </w:rPr>
        <w:t>mpleting the wash steps</w:t>
      </w:r>
      <w:r w:rsidRPr="00846086">
        <w:rPr>
          <w:highlight w:val="yellow"/>
        </w:rPr>
        <w:t>,</w:t>
      </w:r>
      <w:r w:rsidR="00722AC9" w:rsidRPr="00846086">
        <w:rPr>
          <w:highlight w:val="yellow"/>
        </w:rPr>
        <w:t xml:space="preserve"> add 50</w:t>
      </w:r>
      <w:r w:rsidR="00846086" w:rsidRPr="00846086">
        <w:rPr>
          <w:highlight w:val="yellow"/>
        </w:rPr>
        <w:t xml:space="preserve"> µL</w:t>
      </w:r>
      <w:r w:rsidR="00B574BA" w:rsidRPr="00846086">
        <w:rPr>
          <w:highlight w:val="yellow"/>
        </w:rPr>
        <w:t xml:space="preserve"> of 2</w:t>
      </w:r>
      <w:r w:rsidR="00846086" w:rsidRPr="00846086">
        <w:rPr>
          <w:highlight w:val="yellow"/>
        </w:rPr>
        <w:t>x</w:t>
      </w:r>
      <w:r w:rsidR="00BA011F" w:rsidRPr="00846086">
        <w:rPr>
          <w:highlight w:val="yellow"/>
        </w:rPr>
        <w:t xml:space="preserve"> sample b</w:t>
      </w:r>
      <w:r w:rsidR="00A41DA9" w:rsidRPr="00846086">
        <w:rPr>
          <w:highlight w:val="yellow"/>
        </w:rPr>
        <w:t>uffer to each s</w:t>
      </w:r>
      <w:r w:rsidR="002F10AA" w:rsidRPr="00846086">
        <w:rPr>
          <w:highlight w:val="yellow"/>
        </w:rPr>
        <w:t>ample containing beads</w:t>
      </w:r>
      <w:r w:rsidR="00A41DA9" w:rsidRPr="00846086">
        <w:rPr>
          <w:highlight w:val="yellow"/>
        </w:rPr>
        <w:t>. For all other samples</w:t>
      </w:r>
      <w:r w:rsidR="006837F9" w:rsidRPr="00846086">
        <w:rPr>
          <w:highlight w:val="yellow"/>
        </w:rPr>
        <w:t>,</w:t>
      </w:r>
      <w:r w:rsidR="00A41DA9" w:rsidRPr="00846086">
        <w:rPr>
          <w:highlight w:val="yellow"/>
        </w:rPr>
        <w:t xml:space="preserve"> add </w:t>
      </w:r>
      <w:r w:rsidR="006837F9" w:rsidRPr="00846086">
        <w:rPr>
          <w:highlight w:val="yellow"/>
        </w:rPr>
        <w:t xml:space="preserve">8 </w:t>
      </w:r>
      <w:r w:rsidR="00846086" w:rsidRPr="00846086">
        <w:rPr>
          <w:highlight w:val="yellow"/>
        </w:rPr>
        <w:t xml:space="preserve">µL </w:t>
      </w:r>
      <w:r w:rsidR="006837F9" w:rsidRPr="00846086">
        <w:rPr>
          <w:highlight w:val="yellow"/>
        </w:rPr>
        <w:t>of</w:t>
      </w:r>
      <w:r w:rsidR="000931AC" w:rsidRPr="00846086">
        <w:rPr>
          <w:highlight w:val="yellow"/>
        </w:rPr>
        <w:t xml:space="preserve"> </w:t>
      </w:r>
      <w:r w:rsidR="00B574BA" w:rsidRPr="00846086">
        <w:rPr>
          <w:highlight w:val="yellow"/>
        </w:rPr>
        <w:t>6</w:t>
      </w:r>
      <w:r w:rsidR="00846086" w:rsidRPr="00846086">
        <w:rPr>
          <w:highlight w:val="yellow"/>
        </w:rPr>
        <w:t>x</w:t>
      </w:r>
      <w:r w:rsidR="00BA011F" w:rsidRPr="00846086">
        <w:rPr>
          <w:highlight w:val="yellow"/>
        </w:rPr>
        <w:t xml:space="preserve"> sample b</w:t>
      </w:r>
      <w:r w:rsidR="00A41DA9" w:rsidRPr="00846086">
        <w:rPr>
          <w:highlight w:val="yellow"/>
        </w:rPr>
        <w:t>uffer: “input control”, “elution input controls”, and “depletion controls”.</w:t>
      </w:r>
      <w:r w:rsidR="00B96880" w:rsidRPr="00846086">
        <w:rPr>
          <w:highlight w:val="yellow"/>
        </w:rPr>
        <w:t xml:space="preserve"> </w:t>
      </w:r>
    </w:p>
    <w:p w14:paraId="7F2CCE35" w14:textId="77777777" w:rsidR="00846086" w:rsidRPr="00846086" w:rsidRDefault="00846086" w:rsidP="00846086">
      <w:pPr>
        <w:pStyle w:val="ListParagraph"/>
        <w:ind w:left="0"/>
        <w:rPr>
          <w:highlight w:val="yellow"/>
        </w:rPr>
      </w:pPr>
    </w:p>
    <w:p w14:paraId="496AB0B4" w14:textId="0EFC56DB" w:rsidR="001C1E49" w:rsidRPr="00846086" w:rsidRDefault="00B96880" w:rsidP="00846086">
      <w:pPr>
        <w:pStyle w:val="ListParagraph"/>
        <w:widowControl/>
        <w:numPr>
          <w:ilvl w:val="1"/>
          <w:numId w:val="32"/>
        </w:numPr>
        <w:autoSpaceDE/>
        <w:autoSpaceDN/>
        <w:adjustRightInd/>
        <w:ind w:left="0" w:firstLine="0"/>
        <w:jc w:val="left"/>
      </w:pPr>
      <w:r w:rsidRPr="00846086">
        <w:rPr>
          <w:highlight w:val="yellow"/>
        </w:rPr>
        <w:t xml:space="preserve">Once buffer is added to </w:t>
      </w:r>
      <w:r w:rsidR="007E7D38" w:rsidRPr="00846086">
        <w:rPr>
          <w:highlight w:val="yellow"/>
        </w:rPr>
        <w:t xml:space="preserve">the </w:t>
      </w:r>
      <w:r w:rsidRPr="00846086">
        <w:rPr>
          <w:highlight w:val="yellow"/>
        </w:rPr>
        <w:t>tubes</w:t>
      </w:r>
      <w:r w:rsidR="00A41DA9" w:rsidRPr="00846086">
        <w:rPr>
          <w:highlight w:val="yellow"/>
        </w:rPr>
        <w:t xml:space="preserve">, </w:t>
      </w:r>
      <w:r w:rsidR="006837F9" w:rsidRPr="00846086">
        <w:rPr>
          <w:highlight w:val="yellow"/>
        </w:rPr>
        <w:t xml:space="preserve">pipet up and down to mix, and </w:t>
      </w:r>
      <w:r w:rsidR="00A41DA9" w:rsidRPr="00846086">
        <w:rPr>
          <w:highlight w:val="yellow"/>
        </w:rPr>
        <w:t>heat all samples at 95</w:t>
      </w:r>
      <w:r w:rsidR="002C2CD8" w:rsidRPr="00846086">
        <w:rPr>
          <w:highlight w:val="yellow"/>
        </w:rPr>
        <w:t xml:space="preserve"> </w:t>
      </w:r>
      <w:r w:rsidR="00A41DA9" w:rsidRPr="00846086">
        <w:rPr>
          <w:highlight w:val="yellow"/>
        </w:rPr>
        <w:t>°C</w:t>
      </w:r>
      <w:r w:rsidRPr="00846086">
        <w:rPr>
          <w:highlight w:val="yellow"/>
        </w:rPr>
        <w:t xml:space="preserve"> for 5 min</w:t>
      </w:r>
      <w:r w:rsidR="00C74D97" w:rsidRPr="00846086">
        <w:rPr>
          <w:highlight w:val="yellow"/>
        </w:rPr>
        <w:t xml:space="preserve"> before proceeding with SDS-PAGE</w:t>
      </w:r>
      <w:r w:rsidR="00A41DA9" w:rsidRPr="00846086">
        <w:rPr>
          <w:highlight w:val="yellow"/>
        </w:rPr>
        <w:t>.</w:t>
      </w:r>
    </w:p>
    <w:p w14:paraId="1733DE2D" w14:textId="77777777" w:rsidR="004D69BC" w:rsidRPr="00846086" w:rsidRDefault="004D69BC" w:rsidP="00846086">
      <w:pPr>
        <w:pStyle w:val="NormalWeb"/>
        <w:spacing w:before="0" w:beforeAutospacing="0" w:after="0" w:afterAutospacing="0"/>
      </w:pPr>
    </w:p>
    <w:p w14:paraId="54688A96" w14:textId="632DB511" w:rsidR="004D69BC" w:rsidRPr="00846086" w:rsidRDefault="004D69BC" w:rsidP="00846086">
      <w:pPr>
        <w:pStyle w:val="ListParagraph"/>
        <w:numPr>
          <w:ilvl w:val="0"/>
          <w:numId w:val="22"/>
        </w:numPr>
        <w:ind w:left="0" w:firstLine="0"/>
        <w:rPr>
          <w:b/>
        </w:rPr>
      </w:pPr>
      <w:r w:rsidRPr="00846086">
        <w:rPr>
          <w:b/>
        </w:rPr>
        <w:t>Analysis/Validation</w:t>
      </w:r>
      <w:r w:rsidR="00DC57B3" w:rsidRPr="00846086">
        <w:rPr>
          <w:b/>
        </w:rPr>
        <w:t xml:space="preserve"> of </w:t>
      </w:r>
      <w:r w:rsidR="00846086" w:rsidRPr="00846086">
        <w:rPr>
          <w:b/>
        </w:rPr>
        <w:t>r</w:t>
      </w:r>
      <w:r w:rsidR="00DC57B3" w:rsidRPr="00846086">
        <w:rPr>
          <w:b/>
        </w:rPr>
        <w:t>esults</w:t>
      </w:r>
    </w:p>
    <w:p w14:paraId="499976A1" w14:textId="77777777" w:rsidR="004D69BC" w:rsidRPr="00846086" w:rsidRDefault="004D69BC" w:rsidP="00846086">
      <w:pPr>
        <w:pStyle w:val="NormalWeb"/>
        <w:spacing w:before="0" w:beforeAutospacing="0" w:after="0" w:afterAutospacing="0"/>
      </w:pPr>
    </w:p>
    <w:p w14:paraId="0E8BD99A" w14:textId="6B3FB9D5" w:rsidR="004D69BC" w:rsidRPr="00846086" w:rsidRDefault="00CB6AA2" w:rsidP="00846086">
      <w:pPr>
        <w:pStyle w:val="ListParagraph"/>
        <w:widowControl/>
        <w:numPr>
          <w:ilvl w:val="1"/>
          <w:numId w:val="33"/>
        </w:numPr>
        <w:autoSpaceDE/>
        <w:autoSpaceDN/>
        <w:adjustRightInd/>
        <w:ind w:left="0" w:firstLine="0"/>
        <w:jc w:val="left"/>
      </w:pPr>
      <w:r w:rsidRPr="00846086">
        <w:t>Validate successful CK</w:t>
      </w:r>
      <w:r w:rsidR="004D69BC" w:rsidRPr="00846086">
        <w:t>2</w:t>
      </w:r>
      <w:r w:rsidR="00825ABD" w:rsidRPr="00846086">
        <w:t>-dependent</w:t>
      </w:r>
      <w:r w:rsidR="004D69BC" w:rsidRPr="00846086">
        <w:t xml:space="preserve"> </w:t>
      </w:r>
      <w:proofErr w:type="spellStart"/>
      <w:r w:rsidR="00B574BA" w:rsidRPr="00846086">
        <w:t>thio</w:t>
      </w:r>
      <w:r w:rsidR="004D69BC" w:rsidRPr="00846086">
        <w:t>phosphorylation</w:t>
      </w:r>
      <w:proofErr w:type="spellEnd"/>
      <w:r w:rsidR="004934D6" w:rsidRPr="00846086">
        <w:t xml:space="preserve"> and alkylation</w:t>
      </w:r>
      <w:r w:rsidR="00846086" w:rsidRPr="00846086">
        <w:t>.</w:t>
      </w:r>
    </w:p>
    <w:p w14:paraId="6DBA7F37" w14:textId="77777777" w:rsidR="00846086" w:rsidRPr="00846086" w:rsidRDefault="00846086" w:rsidP="00846086"/>
    <w:p w14:paraId="06607E45" w14:textId="5E2EE247" w:rsidR="00846086" w:rsidRPr="00846086" w:rsidRDefault="00F41BA5" w:rsidP="00846086">
      <w:pPr>
        <w:pStyle w:val="ListParagraph"/>
        <w:numPr>
          <w:ilvl w:val="2"/>
          <w:numId w:val="33"/>
        </w:numPr>
        <w:ind w:left="0" w:firstLine="0"/>
      </w:pPr>
      <w:r w:rsidRPr="00846086">
        <w:t xml:space="preserve">To determine the </w:t>
      </w:r>
      <w:r w:rsidR="007E7D38" w:rsidRPr="00846086">
        <w:t>efficacy</w:t>
      </w:r>
      <w:r w:rsidRPr="00846086">
        <w:t xml:space="preserve"> </w:t>
      </w:r>
      <w:r w:rsidR="00271494" w:rsidRPr="00846086">
        <w:t xml:space="preserve">of CK2-mediated </w:t>
      </w:r>
      <w:proofErr w:type="spellStart"/>
      <w:r w:rsidR="00271494" w:rsidRPr="00846086">
        <w:t>thiophosphorylation</w:t>
      </w:r>
      <w:proofErr w:type="spellEnd"/>
      <w:r w:rsidR="00271494" w:rsidRPr="00846086">
        <w:t xml:space="preserve"> in step 2.2, </w:t>
      </w:r>
      <w:r w:rsidR="00392BF8" w:rsidRPr="00846086">
        <w:t>perform SDS-PAGE and Western blotting by r</w:t>
      </w:r>
      <w:r w:rsidR="004934D6" w:rsidRPr="00846086">
        <w:t>unning</w:t>
      </w:r>
      <w:r w:rsidR="00392BF8" w:rsidRPr="00846086">
        <w:t xml:space="preserve"> 15-20 </w:t>
      </w:r>
      <w:r w:rsidR="00846086" w:rsidRPr="00846086">
        <w:t xml:space="preserve">µL </w:t>
      </w:r>
      <w:r w:rsidR="00392BF8" w:rsidRPr="00846086">
        <w:t xml:space="preserve">of the “elution input controls” collected </w:t>
      </w:r>
      <w:r w:rsidRPr="00846086">
        <w:t xml:space="preserve">in </w:t>
      </w:r>
      <w:r w:rsidR="00392BF8" w:rsidRPr="00846086">
        <w:t xml:space="preserve">step </w:t>
      </w:r>
      <w:r w:rsidR="00C27C8F" w:rsidRPr="00846086">
        <w:t xml:space="preserve">5.1 </w:t>
      </w:r>
      <w:r w:rsidR="00392BF8" w:rsidRPr="00846086">
        <w:t>on a 12.5% polyacrylamide gel.</w:t>
      </w:r>
      <w:r w:rsidR="000A1A6D" w:rsidRPr="00846086">
        <w:t xml:space="preserve"> </w:t>
      </w:r>
    </w:p>
    <w:p w14:paraId="47AB94C9" w14:textId="77777777" w:rsidR="00846086" w:rsidRPr="00846086" w:rsidRDefault="00846086" w:rsidP="00846086">
      <w:pPr>
        <w:pStyle w:val="ListParagraph"/>
        <w:ind w:left="0"/>
      </w:pPr>
    </w:p>
    <w:p w14:paraId="26278F76" w14:textId="7802FC27" w:rsidR="004D69BC" w:rsidRPr="00846086" w:rsidRDefault="00846086" w:rsidP="00846086">
      <w:pPr>
        <w:pStyle w:val="ListParagraph"/>
        <w:numPr>
          <w:ilvl w:val="2"/>
          <w:numId w:val="33"/>
        </w:numPr>
        <w:ind w:left="0" w:firstLine="0"/>
      </w:pPr>
      <w:r w:rsidRPr="00846086">
        <w:t>Probe m</w:t>
      </w:r>
      <w:r w:rsidR="00FB04AE" w:rsidRPr="00846086">
        <w:t xml:space="preserve">embranes with </w:t>
      </w:r>
      <w:r w:rsidR="00BB67C2" w:rsidRPr="00846086">
        <w:t xml:space="preserve">the following antibodies: </w:t>
      </w:r>
      <w:r w:rsidR="00FB04AE" w:rsidRPr="00846086">
        <w:t>anti-thiophosphate ester, anti-CK</w:t>
      </w:r>
      <w:r w:rsidR="00BB67C2" w:rsidRPr="00846086">
        <w:t>2</w:t>
      </w:r>
      <w:r w:rsidRPr="00846086">
        <w:t>α</w:t>
      </w:r>
      <w:r w:rsidR="00BB67C2" w:rsidRPr="00846086">
        <w:t xml:space="preserve">, and </w:t>
      </w:r>
      <w:r w:rsidR="00222630" w:rsidRPr="00846086">
        <w:t>anti-</w:t>
      </w:r>
      <w:r w:rsidR="00BB67C2" w:rsidRPr="00846086">
        <w:t>GAPDH (</w:t>
      </w:r>
      <w:r w:rsidR="00605FD5" w:rsidRPr="00846086">
        <w:t>or other appropriate</w:t>
      </w:r>
      <w:r w:rsidR="00BB67C2" w:rsidRPr="00846086">
        <w:t xml:space="preserve"> loading control).</w:t>
      </w:r>
      <w:r w:rsidR="000309A8" w:rsidRPr="00846086">
        <w:t xml:space="preserve"> If this step was successful,</w:t>
      </w:r>
      <w:r w:rsidR="00FB04AE" w:rsidRPr="00846086">
        <w:t xml:space="preserve"> an enhanced anti-thiophosphate ester </w:t>
      </w:r>
      <w:r w:rsidR="000309A8" w:rsidRPr="00846086">
        <w:t xml:space="preserve">signal should be apparent in the </w:t>
      </w:r>
      <w:r w:rsidR="00FB04AE" w:rsidRPr="00846086">
        <w:t xml:space="preserve">“kinase </w:t>
      </w:r>
      <w:proofErr w:type="spellStart"/>
      <w:r w:rsidR="00FB04AE" w:rsidRPr="00846086">
        <w:t>rxn</w:t>
      </w:r>
      <w:proofErr w:type="spellEnd"/>
      <w:r w:rsidR="00FB04AE" w:rsidRPr="00846086">
        <w:t xml:space="preserve">” </w:t>
      </w:r>
      <w:r w:rsidR="00222630" w:rsidRPr="00846086">
        <w:t>lane</w:t>
      </w:r>
      <w:r w:rsidR="00FB04AE" w:rsidRPr="00846086">
        <w:t xml:space="preserve"> compared to the other two </w:t>
      </w:r>
      <w:r w:rsidR="00222630" w:rsidRPr="00846086">
        <w:t>lanes</w:t>
      </w:r>
      <w:r w:rsidR="004E5C36" w:rsidRPr="00846086">
        <w:t xml:space="preserve"> (</w:t>
      </w:r>
      <w:r w:rsidR="004E5C36" w:rsidRPr="00846086">
        <w:rPr>
          <w:b/>
        </w:rPr>
        <w:t>F</w:t>
      </w:r>
      <w:r w:rsidR="004D69BC" w:rsidRPr="00846086">
        <w:rPr>
          <w:b/>
        </w:rPr>
        <w:t>igure 2</w:t>
      </w:r>
      <w:r w:rsidR="004D69BC" w:rsidRPr="00846086">
        <w:t>).</w:t>
      </w:r>
    </w:p>
    <w:p w14:paraId="60245E6D" w14:textId="77777777" w:rsidR="00846086" w:rsidRPr="00846086" w:rsidRDefault="00846086" w:rsidP="00846086">
      <w:pPr>
        <w:pStyle w:val="ListParagraph"/>
        <w:ind w:left="0"/>
      </w:pPr>
    </w:p>
    <w:p w14:paraId="28AC3BC3" w14:textId="6BDDA984" w:rsidR="00AA7A8C" w:rsidRPr="00846086" w:rsidRDefault="00AA7A8C" w:rsidP="00846086">
      <w:pPr>
        <w:pStyle w:val="ListParagraph"/>
        <w:widowControl/>
        <w:numPr>
          <w:ilvl w:val="1"/>
          <w:numId w:val="33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Visualize</w:t>
      </w:r>
      <w:r w:rsidR="004934D6" w:rsidRPr="00846086">
        <w:rPr>
          <w:highlight w:val="yellow"/>
        </w:rPr>
        <w:t xml:space="preserve"> enriched putative substrates of CK2</w:t>
      </w:r>
      <w:r w:rsidR="00B12444" w:rsidRPr="00846086">
        <w:rPr>
          <w:highlight w:val="yellow"/>
        </w:rPr>
        <w:t xml:space="preserve"> and determine </w:t>
      </w:r>
      <w:r w:rsidR="000751F5" w:rsidRPr="00846086">
        <w:rPr>
          <w:highlight w:val="yellow"/>
        </w:rPr>
        <w:t xml:space="preserve">protein </w:t>
      </w:r>
      <w:r w:rsidR="00B12444" w:rsidRPr="00846086">
        <w:rPr>
          <w:highlight w:val="yellow"/>
        </w:rPr>
        <w:t>identity</w:t>
      </w:r>
      <w:r w:rsidR="00846086" w:rsidRPr="00846086">
        <w:rPr>
          <w:highlight w:val="yellow"/>
        </w:rPr>
        <w:t>.</w:t>
      </w:r>
    </w:p>
    <w:p w14:paraId="31BD1B2D" w14:textId="77777777" w:rsidR="00846086" w:rsidRPr="00846086" w:rsidRDefault="00846086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75AC2CB0" w14:textId="7F8DA0C1" w:rsidR="00846086" w:rsidRPr="00846086" w:rsidRDefault="004934D6" w:rsidP="00846086">
      <w:pPr>
        <w:pStyle w:val="ListParagraph"/>
        <w:widowControl/>
        <w:numPr>
          <w:ilvl w:val="2"/>
          <w:numId w:val="33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To assess if the immunoprecipitation steps were successful, run</w:t>
      </w:r>
      <w:r w:rsidR="00F41BA5" w:rsidRPr="00846086">
        <w:rPr>
          <w:highlight w:val="yellow"/>
        </w:rPr>
        <w:t xml:space="preserve"> 25-30 </w:t>
      </w:r>
      <w:r w:rsidR="00846086" w:rsidRPr="00846086">
        <w:t xml:space="preserve">µL </w:t>
      </w:r>
      <w:r w:rsidR="00F41BA5" w:rsidRPr="00846086">
        <w:rPr>
          <w:highlight w:val="yellow"/>
        </w:rPr>
        <w:t>of the sample</w:t>
      </w:r>
      <w:r w:rsidR="000309A8" w:rsidRPr="00846086">
        <w:rPr>
          <w:highlight w:val="yellow"/>
        </w:rPr>
        <w:t>s</w:t>
      </w:r>
      <w:r w:rsidR="00F41BA5" w:rsidRPr="00846086">
        <w:rPr>
          <w:highlight w:val="yellow"/>
        </w:rPr>
        <w:t xml:space="preserve"> </w:t>
      </w:r>
      <w:r w:rsidRPr="00846086">
        <w:rPr>
          <w:highlight w:val="yellow"/>
        </w:rPr>
        <w:t xml:space="preserve">eluted from the beads in step 7.4 </w:t>
      </w:r>
      <w:r w:rsidR="00F41BA5" w:rsidRPr="00846086">
        <w:rPr>
          <w:highlight w:val="yellow"/>
        </w:rPr>
        <w:t>on a</w:t>
      </w:r>
      <w:r w:rsidR="00825ABD" w:rsidRPr="00846086">
        <w:rPr>
          <w:highlight w:val="yellow"/>
        </w:rPr>
        <w:t xml:space="preserve"> separate </w:t>
      </w:r>
      <w:r w:rsidR="009900F4" w:rsidRPr="00846086">
        <w:rPr>
          <w:highlight w:val="yellow"/>
        </w:rPr>
        <w:t>12.5% polyacrylamide gel.</w:t>
      </w:r>
      <w:r w:rsidR="00F41BA5" w:rsidRPr="00846086">
        <w:rPr>
          <w:highlight w:val="yellow"/>
        </w:rPr>
        <w:t xml:space="preserve"> Ensure that all equipment </w:t>
      </w:r>
      <w:proofErr w:type="gramStart"/>
      <w:r w:rsidR="00F41BA5" w:rsidRPr="00846086">
        <w:rPr>
          <w:highlight w:val="yellow"/>
        </w:rPr>
        <w:t xml:space="preserve">is clean </w:t>
      </w:r>
      <w:r w:rsidR="00825ABD" w:rsidRPr="00846086">
        <w:rPr>
          <w:highlight w:val="yellow"/>
        </w:rPr>
        <w:t>and wear gloves at all times</w:t>
      </w:r>
      <w:proofErr w:type="gramEnd"/>
      <w:r w:rsidR="00825ABD" w:rsidRPr="00846086">
        <w:rPr>
          <w:highlight w:val="yellow"/>
        </w:rPr>
        <w:t xml:space="preserve"> during this step </w:t>
      </w:r>
      <w:r w:rsidR="00D11DFA" w:rsidRPr="00846086">
        <w:rPr>
          <w:highlight w:val="yellow"/>
        </w:rPr>
        <w:t>to minimize contamination</w:t>
      </w:r>
      <w:r w:rsidR="00F41BA5" w:rsidRPr="00846086">
        <w:rPr>
          <w:highlight w:val="yellow"/>
        </w:rPr>
        <w:t>.</w:t>
      </w:r>
      <w:r w:rsidR="000A1A6D" w:rsidRPr="00846086">
        <w:rPr>
          <w:highlight w:val="yellow"/>
        </w:rPr>
        <w:t xml:space="preserve"> </w:t>
      </w:r>
    </w:p>
    <w:p w14:paraId="775D1B4C" w14:textId="77777777" w:rsidR="00846086" w:rsidRPr="00846086" w:rsidRDefault="00846086" w:rsidP="00846086">
      <w:pPr>
        <w:pStyle w:val="ListParagraph"/>
        <w:widowControl/>
        <w:autoSpaceDE/>
        <w:autoSpaceDN/>
        <w:adjustRightInd/>
        <w:ind w:left="0"/>
        <w:jc w:val="left"/>
        <w:rPr>
          <w:highlight w:val="yellow"/>
        </w:rPr>
      </w:pPr>
    </w:p>
    <w:p w14:paraId="0A23B9E6" w14:textId="25906340" w:rsidR="00846086" w:rsidRPr="00846086" w:rsidRDefault="004934D6" w:rsidP="00846086">
      <w:pPr>
        <w:pStyle w:val="ListParagraph"/>
        <w:widowControl/>
        <w:numPr>
          <w:ilvl w:val="2"/>
          <w:numId w:val="33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Stain the g</w:t>
      </w:r>
      <w:r w:rsidR="005A6C9B" w:rsidRPr="00846086">
        <w:rPr>
          <w:highlight w:val="yellow"/>
        </w:rPr>
        <w:t>el with</w:t>
      </w:r>
      <w:r w:rsidR="004D69BC" w:rsidRPr="00846086">
        <w:rPr>
          <w:highlight w:val="yellow"/>
        </w:rPr>
        <w:t xml:space="preserve"> Coomassie</w:t>
      </w:r>
      <w:r w:rsidR="00617E81" w:rsidRPr="00846086">
        <w:rPr>
          <w:highlight w:val="yellow"/>
        </w:rPr>
        <w:t xml:space="preserve"> </w:t>
      </w:r>
      <w:r w:rsidR="005A6C9B" w:rsidRPr="00846086">
        <w:rPr>
          <w:highlight w:val="yellow"/>
        </w:rPr>
        <w:t>blue to visualize</w:t>
      </w:r>
      <w:r w:rsidR="004D69BC" w:rsidRPr="00846086">
        <w:rPr>
          <w:highlight w:val="yellow"/>
        </w:rPr>
        <w:t xml:space="preserve"> enriched </w:t>
      </w:r>
      <w:r w:rsidRPr="00846086">
        <w:rPr>
          <w:highlight w:val="yellow"/>
        </w:rPr>
        <w:t xml:space="preserve">proteins </w:t>
      </w:r>
      <w:r w:rsidR="004D69BC" w:rsidRPr="00846086">
        <w:rPr>
          <w:highlight w:val="yellow"/>
        </w:rPr>
        <w:t xml:space="preserve">from various stages of the experimental protocol </w:t>
      </w:r>
      <w:r w:rsidR="00EA0F52" w:rsidRPr="00846086">
        <w:rPr>
          <w:highlight w:val="yellow"/>
        </w:rPr>
        <w:t>(</w:t>
      </w:r>
      <w:r w:rsidR="00EA0F52" w:rsidRPr="00846086">
        <w:rPr>
          <w:b/>
          <w:highlight w:val="yellow"/>
        </w:rPr>
        <w:t>F</w:t>
      </w:r>
      <w:r w:rsidR="004D69BC" w:rsidRPr="00846086">
        <w:rPr>
          <w:b/>
          <w:highlight w:val="yellow"/>
        </w:rPr>
        <w:t>igure 3</w:t>
      </w:r>
      <w:r w:rsidR="004D69BC" w:rsidRPr="00846086">
        <w:rPr>
          <w:highlight w:val="yellow"/>
        </w:rPr>
        <w:t>).</w:t>
      </w:r>
      <w:r w:rsidR="000350FD" w:rsidRPr="00846086">
        <w:rPr>
          <w:highlight w:val="yellow"/>
        </w:rPr>
        <w:t xml:space="preserve"> Using new</w:t>
      </w:r>
      <w:r w:rsidR="004752A4" w:rsidRPr="00846086">
        <w:rPr>
          <w:highlight w:val="yellow"/>
        </w:rPr>
        <w:t xml:space="preserve"> razor</w:t>
      </w:r>
      <w:r w:rsidR="00F41BA5" w:rsidRPr="00846086">
        <w:rPr>
          <w:highlight w:val="yellow"/>
        </w:rPr>
        <w:t>blade</w:t>
      </w:r>
      <w:r w:rsidR="004752A4" w:rsidRPr="00846086">
        <w:rPr>
          <w:highlight w:val="yellow"/>
        </w:rPr>
        <w:t>s</w:t>
      </w:r>
      <w:r w:rsidR="00F41BA5" w:rsidRPr="00846086">
        <w:rPr>
          <w:highlight w:val="yellow"/>
        </w:rPr>
        <w:t>, carefully excise</w:t>
      </w:r>
      <w:r w:rsidR="00825ABD" w:rsidRPr="00846086">
        <w:rPr>
          <w:highlight w:val="yellow"/>
        </w:rPr>
        <w:t xml:space="preserve"> </w:t>
      </w:r>
      <w:r w:rsidR="00D11DFA" w:rsidRPr="00846086">
        <w:rPr>
          <w:highlight w:val="yellow"/>
        </w:rPr>
        <w:t xml:space="preserve">unique </w:t>
      </w:r>
      <w:r w:rsidR="00825ABD" w:rsidRPr="00846086">
        <w:rPr>
          <w:highlight w:val="yellow"/>
        </w:rPr>
        <w:t>bands</w:t>
      </w:r>
      <w:r w:rsidR="00D11DFA" w:rsidRPr="00846086">
        <w:rPr>
          <w:highlight w:val="yellow"/>
        </w:rPr>
        <w:t xml:space="preserve"> </w:t>
      </w:r>
      <w:r w:rsidR="00360371" w:rsidRPr="00846086">
        <w:rPr>
          <w:highlight w:val="yellow"/>
        </w:rPr>
        <w:t xml:space="preserve">present in the </w:t>
      </w:r>
      <w:r w:rsidR="004752A4" w:rsidRPr="00846086">
        <w:rPr>
          <w:highlight w:val="yellow"/>
        </w:rPr>
        <w:t xml:space="preserve">“kinase </w:t>
      </w:r>
      <w:proofErr w:type="spellStart"/>
      <w:r w:rsidR="004752A4" w:rsidRPr="00846086">
        <w:rPr>
          <w:highlight w:val="yellow"/>
        </w:rPr>
        <w:t>rxn</w:t>
      </w:r>
      <w:proofErr w:type="spellEnd"/>
      <w:r w:rsidR="004752A4" w:rsidRPr="00846086">
        <w:rPr>
          <w:highlight w:val="yellow"/>
        </w:rPr>
        <w:t xml:space="preserve"> </w:t>
      </w:r>
      <w:r w:rsidR="00933D83" w:rsidRPr="00846086">
        <w:rPr>
          <w:highlight w:val="yellow"/>
        </w:rPr>
        <w:t>anti-thiophosphate ester IP</w:t>
      </w:r>
      <w:r w:rsidR="004752A4" w:rsidRPr="00846086">
        <w:rPr>
          <w:highlight w:val="yellow"/>
        </w:rPr>
        <w:t>” lane,</w:t>
      </w:r>
      <w:r w:rsidR="00933D83" w:rsidRPr="00846086">
        <w:rPr>
          <w:highlight w:val="yellow"/>
        </w:rPr>
        <w:t xml:space="preserve"> </w:t>
      </w:r>
      <w:r w:rsidR="00D11DFA" w:rsidRPr="00846086">
        <w:rPr>
          <w:highlight w:val="yellow"/>
        </w:rPr>
        <w:t>noting their approximate molecular weights</w:t>
      </w:r>
      <w:r w:rsidR="00360371" w:rsidRPr="00846086">
        <w:rPr>
          <w:highlight w:val="yellow"/>
        </w:rPr>
        <w:t>.</w:t>
      </w:r>
      <w:r w:rsidR="000A1A6D" w:rsidRPr="00846086">
        <w:rPr>
          <w:highlight w:val="yellow"/>
        </w:rPr>
        <w:t xml:space="preserve"> </w:t>
      </w:r>
    </w:p>
    <w:p w14:paraId="0D2E6C25" w14:textId="77777777" w:rsidR="00846086" w:rsidRPr="00846086" w:rsidRDefault="00846086" w:rsidP="00846086">
      <w:pPr>
        <w:pStyle w:val="ListParagraph"/>
        <w:ind w:left="0"/>
        <w:rPr>
          <w:highlight w:val="yellow"/>
        </w:rPr>
      </w:pPr>
    </w:p>
    <w:p w14:paraId="56B76347" w14:textId="6B81AC15" w:rsidR="004D69BC" w:rsidRPr="00846086" w:rsidRDefault="00360371" w:rsidP="00846086">
      <w:pPr>
        <w:pStyle w:val="ListParagraph"/>
        <w:widowControl/>
        <w:numPr>
          <w:ilvl w:val="2"/>
          <w:numId w:val="33"/>
        </w:numPr>
        <w:autoSpaceDE/>
        <w:autoSpaceDN/>
        <w:adjustRightInd/>
        <w:ind w:left="0" w:firstLine="0"/>
        <w:jc w:val="left"/>
        <w:rPr>
          <w:highlight w:val="yellow"/>
        </w:rPr>
      </w:pPr>
      <w:r w:rsidRPr="00846086">
        <w:rPr>
          <w:highlight w:val="yellow"/>
        </w:rPr>
        <w:t>S</w:t>
      </w:r>
      <w:r w:rsidR="00D11DFA" w:rsidRPr="00846086">
        <w:rPr>
          <w:highlight w:val="yellow"/>
        </w:rPr>
        <w:t xml:space="preserve">ubmit </w:t>
      </w:r>
      <w:r w:rsidRPr="00846086">
        <w:rPr>
          <w:highlight w:val="yellow"/>
        </w:rPr>
        <w:t xml:space="preserve">these bands </w:t>
      </w:r>
      <w:r w:rsidR="00D11DFA" w:rsidRPr="00846086">
        <w:rPr>
          <w:highlight w:val="yellow"/>
        </w:rPr>
        <w:t xml:space="preserve">for protein identification by </w:t>
      </w:r>
      <w:r w:rsidR="00D76B72" w:rsidRPr="00846086">
        <w:rPr>
          <w:highlight w:val="yellow"/>
        </w:rPr>
        <w:t xml:space="preserve">liquid chromatography/tandem </w:t>
      </w:r>
      <w:r w:rsidR="00D11DFA" w:rsidRPr="00846086">
        <w:rPr>
          <w:highlight w:val="yellow"/>
        </w:rPr>
        <w:t>mass spectrometry (LC-MS/MS)</w:t>
      </w:r>
      <w:r w:rsidR="00B12444" w:rsidRPr="00846086">
        <w:rPr>
          <w:highlight w:val="yellow"/>
        </w:rPr>
        <w:t xml:space="preserve"> (</w:t>
      </w:r>
      <w:r w:rsidR="00B12444" w:rsidRPr="00846086">
        <w:rPr>
          <w:b/>
          <w:highlight w:val="yellow"/>
        </w:rPr>
        <w:t>Figure 4</w:t>
      </w:r>
      <w:r w:rsidR="00B12444" w:rsidRPr="00846086">
        <w:rPr>
          <w:highlight w:val="yellow"/>
        </w:rPr>
        <w:t>)</w:t>
      </w:r>
      <w:r w:rsidR="00D11DFA" w:rsidRPr="00846086">
        <w:rPr>
          <w:highlight w:val="yellow"/>
        </w:rPr>
        <w:t>.</w:t>
      </w:r>
      <w:r w:rsidR="000A1A6D" w:rsidRPr="00846086">
        <w:t xml:space="preserve"> </w:t>
      </w:r>
      <w:r w:rsidR="0026386A" w:rsidRPr="00846086">
        <w:t xml:space="preserve">If antibodies </w:t>
      </w:r>
      <w:r w:rsidR="00CB285B" w:rsidRPr="00846086">
        <w:t xml:space="preserve">directed </w:t>
      </w:r>
      <w:r w:rsidR="0026386A" w:rsidRPr="00846086">
        <w:t>against the</w:t>
      </w:r>
      <w:r w:rsidR="00CB285B" w:rsidRPr="00846086">
        <w:t xml:space="preserve"> identified </w:t>
      </w:r>
      <w:r w:rsidR="0026386A" w:rsidRPr="00846086">
        <w:t xml:space="preserve">proteins are </w:t>
      </w:r>
      <w:r w:rsidR="0026386A" w:rsidRPr="00846086">
        <w:lastRenderedPageBreak/>
        <w:t>available, c</w:t>
      </w:r>
      <w:r w:rsidR="00E210DF" w:rsidRPr="00846086">
        <w:t xml:space="preserve">onfirm </w:t>
      </w:r>
      <w:r w:rsidR="00F933F1" w:rsidRPr="00846086">
        <w:t xml:space="preserve">the </w:t>
      </w:r>
      <w:r w:rsidR="00901F83" w:rsidRPr="00846086">
        <w:t xml:space="preserve">results </w:t>
      </w:r>
      <w:r w:rsidR="00F932EF" w:rsidRPr="00846086">
        <w:t xml:space="preserve">of mass spectrometry </w:t>
      </w:r>
      <w:r w:rsidR="00F933F1" w:rsidRPr="00846086">
        <w:t>by SDS-PAGE and immunoblotting of input, depleted, and IP fractions</w:t>
      </w:r>
      <w:r w:rsidR="00CB285B" w:rsidRPr="00846086">
        <w:t xml:space="preserve"> collected </w:t>
      </w:r>
      <w:proofErr w:type="gramStart"/>
      <w:r w:rsidR="00CB285B" w:rsidRPr="00846086">
        <w:t>during the course of</w:t>
      </w:r>
      <w:proofErr w:type="gramEnd"/>
      <w:r w:rsidR="00CB285B" w:rsidRPr="00846086">
        <w:t xml:space="preserve"> the protocol</w:t>
      </w:r>
      <w:r w:rsidR="00F933F1" w:rsidRPr="00846086">
        <w:t xml:space="preserve"> </w:t>
      </w:r>
      <w:r w:rsidR="00D11248" w:rsidRPr="00846086">
        <w:t>(</w:t>
      </w:r>
      <w:r w:rsidR="00D11248" w:rsidRPr="00846086">
        <w:rPr>
          <w:b/>
        </w:rPr>
        <w:t>Figure 4</w:t>
      </w:r>
      <w:r w:rsidR="00D11248" w:rsidRPr="00846086">
        <w:t>).</w:t>
      </w:r>
      <w:r w:rsidR="000A1A6D" w:rsidRPr="00846086">
        <w:t xml:space="preserve"> </w:t>
      </w:r>
    </w:p>
    <w:bookmarkEnd w:id="0"/>
    <w:p w14:paraId="105B02EC" w14:textId="77777777" w:rsidR="004D69BC" w:rsidRPr="00846086" w:rsidRDefault="004D69BC" w:rsidP="00846086">
      <w:pPr>
        <w:pStyle w:val="NormalWeb"/>
        <w:spacing w:before="0" w:beforeAutospacing="0" w:after="0" w:afterAutospacing="0"/>
        <w:rPr>
          <w:b/>
          <w:color w:val="auto"/>
        </w:rPr>
      </w:pPr>
    </w:p>
    <w:p w14:paraId="3E79FCA8" w14:textId="719DF60C" w:rsidR="006305D7" w:rsidRPr="00846086" w:rsidRDefault="006305D7" w:rsidP="00846086">
      <w:pPr>
        <w:pStyle w:val="NormalWeb"/>
        <w:spacing w:before="0" w:beforeAutospacing="0" w:after="0" w:afterAutospacing="0"/>
        <w:rPr>
          <w:color w:val="808080"/>
        </w:rPr>
      </w:pPr>
      <w:r w:rsidRPr="00846086">
        <w:rPr>
          <w:b/>
        </w:rPr>
        <w:t>REPRESENTATIVE RESULTS</w:t>
      </w:r>
      <w:r w:rsidR="00EF1462" w:rsidRPr="00846086">
        <w:rPr>
          <w:b/>
        </w:rPr>
        <w:t xml:space="preserve">: </w:t>
      </w:r>
    </w:p>
    <w:p w14:paraId="7F5815FC" w14:textId="6D82B94B" w:rsidR="004A71E4" w:rsidRPr="00846086" w:rsidRDefault="000548FB" w:rsidP="00846086">
      <w:pPr>
        <w:rPr>
          <w:color w:val="000000" w:themeColor="text1"/>
        </w:rPr>
      </w:pPr>
      <w:r w:rsidRPr="00846086">
        <w:rPr>
          <w:color w:val="000000" w:themeColor="text1"/>
        </w:rPr>
        <w:t>A</w:t>
      </w:r>
      <w:r w:rsidR="00704D7D" w:rsidRPr="00846086">
        <w:rPr>
          <w:color w:val="000000" w:themeColor="text1"/>
        </w:rPr>
        <w:t xml:space="preserve"> schematic diagram of the experimental procedure</w:t>
      </w:r>
      <w:r w:rsidRPr="00846086">
        <w:rPr>
          <w:color w:val="000000" w:themeColor="text1"/>
        </w:rPr>
        <w:t xml:space="preserve"> is provided in </w:t>
      </w:r>
      <w:r w:rsidRPr="00846086">
        <w:rPr>
          <w:b/>
          <w:color w:val="000000" w:themeColor="text1"/>
        </w:rPr>
        <w:t>Figure 1</w:t>
      </w:r>
      <w:r w:rsidR="00704D7D" w:rsidRPr="00846086">
        <w:rPr>
          <w:color w:val="000000" w:themeColor="text1"/>
        </w:rPr>
        <w:t>.</w:t>
      </w:r>
      <w:r w:rsidR="000A1A6D" w:rsidRPr="00846086">
        <w:rPr>
          <w:color w:val="000000" w:themeColor="text1"/>
        </w:rPr>
        <w:t xml:space="preserve"> </w:t>
      </w:r>
      <w:r w:rsidR="00704D7D" w:rsidRPr="00846086">
        <w:rPr>
          <w:color w:val="000000" w:themeColor="text1"/>
        </w:rPr>
        <w:t xml:space="preserve">The </w:t>
      </w:r>
      <w:r w:rsidR="004C7C26" w:rsidRPr="00846086">
        <w:rPr>
          <w:color w:val="000000" w:themeColor="text1"/>
        </w:rPr>
        <w:t xml:space="preserve">underlying </w:t>
      </w:r>
      <w:r w:rsidR="00704D7D" w:rsidRPr="00846086">
        <w:rPr>
          <w:color w:val="000000" w:themeColor="text1"/>
        </w:rPr>
        <w:t xml:space="preserve">basis of the technique </w:t>
      </w:r>
      <w:r w:rsidR="008379BC" w:rsidRPr="00846086">
        <w:rPr>
          <w:color w:val="000000" w:themeColor="text1"/>
        </w:rPr>
        <w:t>is</w:t>
      </w:r>
      <w:r w:rsidR="00704D7D" w:rsidRPr="00846086">
        <w:rPr>
          <w:color w:val="000000" w:themeColor="text1"/>
        </w:rPr>
        <w:t xml:space="preserve"> the </w:t>
      </w:r>
      <w:r w:rsidR="00197BEA" w:rsidRPr="00846086">
        <w:rPr>
          <w:color w:val="000000" w:themeColor="text1"/>
        </w:rPr>
        <w:t>unusual ability of CK2 to use GTP for phosphoryl group transfer</w:t>
      </w:r>
      <w:r w:rsidR="004C7C26" w:rsidRPr="00846086">
        <w:rPr>
          <w:color w:val="000000" w:themeColor="text1"/>
        </w:rPr>
        <w:t>.</w:t>
      </w:r>
      <w:r w:rsidR="000A1A6D" w:rsidRPr="00846086">
        <w:rPr>
          <w:color w:val="000000" w:themeColor="text1"/>
        </w:rPr>
        <w:t xml:space="preserve"> </w:t>
      </w:r>
      <w:r w:rsidR="004C7C26" w:rsidRPr="00846086">
        <w:rPr>
          <w:color w:val="000000" w:themeColor="text1"/>
        </w:rPr>
        <w:t xml:space="preserve">Addition of exogenous CK2 holoenzyme along with the GTP analogue, </w:t>
      </w:r>
      <w:proofErr w:type="spellStart"/>
      <w:r w:rsidR="004C7C26" w:rsidRPr="00846086">
        <w:rPr>
          <w:color w:val="000000" w:themeColor="text1"/>
        </w:rPr>
        <w:t>GTP</w:t>
      </w:r>
      <w:r w:rsidR="00846086" w:rsidRPr="00846086">
        <w:rPr>
          <w:color w:val="000000" w:themeColor="text1"/>
        </w:rPr>
        <w:t>γ</w:t>
      </w:r>
      <w:r w:rsidR="004C7C26" w:rsidRPr="00846086">
        <w:rPr>
          <w:color w:val="000000" w:themeColor="text1"/>
        </w:rPr>
        <w:t>S</w:t>
      </w:r>
      <w:proofErr w:type="spellEnd"/>
      <w:r w:rsidR="004C7C26" w:rsidRPr="00846086">
        <w:rPr>
          <w:color w:val="000000" w:themeColor="text1"/>
        </w:rPr>
        <w:t>, to</w:t>
      </w:r>
      <w:r w:rsidR="00783B1C" w:rsidRPr="00846086">
        <w:rPr>
          <w:color w:val="000000" w:themeColor="text1"/>
        </w:rPr>
        <w:t xml:space="preserve"> a cell lysate </w:t>
      </w:r>
      <w:proofErr w:type="gramStart"/>
      <w:r w:rsidR="00783B1C" w:rsidRPr="00846086">
        <w:rPr>
          <w:color w:val="000000" w:themeColor="text1"/>
        </w:rPr>
        <w:t>results</w:t>
      </w:r>
      <w:proofErr w:type="gramEnd"/>
      <w:r w:rsidR="00783B1C" w:rsidRPr="00846086">
        <w:rPr>
          <w:color w:val="000000" w:themeColor="text1"/>
        </w:rPr>
        <w:t xml:space="preserve"> in </w:t>
      </w:r>
      <w:proofErr w:type="spellStart"/>
      <w:r w:rsidR="00783B1C" w:rsidRPr="00846086">
        <w:rPr>
          <w:color w:val="000000" w:themeColor="text1"/>
        </w:rPr>
        <w:t>thiophosphorylation</w:t>
      </w:r>
      <w:proofErr w:type="spellEnd"/>
      <w:r w:rsidR="00783B1C" w:rsidRPr="00846086">
        <w:rPr>
          <w:color w:val="000000" w:themeColor="text1"/>
        </w:rPr>
        <w:t xml:space="preserve"> of </w:t>
      </w:r>
      <w:r w:rsidR="00312ABB" w:rsidRPr="00846086">
        <w:rPr>
          <w:color w:val="000000" w:themeColor="text1"/>
        </w:rPr>
        <w:t xml:space="preserve">endogenous </w:t>
      </w:r>
      <w:r w:rsidR="00783B1C" w:rsidRPr="00846086">
        <w:rPr>
          <w:color w:val="000000" w:themeColor="text1"/>
        </w:rPr>
        <w:t>CK2 substrates.</w:t>
      </w:r>
      <w:r w:rsidR="000A1A6D" w:rsidRPr="00846086">
        <w:rPr>
          <w:color w:val="000000" w:themeColor="text1"/>
        </w:rPr>
        <w:t xml:space="preserve"> </w:t>
      </w:r>
      <w:r w:rsidR="00783B1C" w:rsidRPr="00846086">
        <w:rPr>
          <w:color w:val="000000" w:themeColor="text1"/>
        </w:rPr>
        <w:t xml:space="preserve">Subsequent </w:t>
      </w:r>
      <w:r w:rsidR="00F103F1" w:rsidRPr="00846086">
        <w:rPr>
          <w:color w:val="000000" w:themeColor="text1"/>
        </w:rPr>
        <w:t xml:space="preserve">treatment </w:t>
      </w:r>
      <w:r w:rsidR="00783B1C" w:rsidRPr="00846086">
        <w:rPr>
          <w:color w:val="000000" w:themeColor="text1"/>
        </w:rPr>
        <w:t xml:space="preserve">of the lysate </w:t>
      </w:r>
      <w:r w:rsidR="00F103F1" w:rsidRPr="00846086">
        <w:rPr>
          <w:color w:val="000000" w:themeColor="text1"/>
        </w:rPr>
        <w:t xml:space="preserve">with the alkylating reagent </w:t>
      </w:r>
      <w:r w:rsidR="00F103F1" w:rsidRPr="00846086">
        <w:rPr>
          <w:i/>
          <w:color w:val="000000" w:themeColor="text1"/>
        </w:rPr>
        <w:t>p</w:t>
      </w:r>
      <w:r w:rsidR="00F103F1" w:rsidRPr="00846086">
        <w:rPr>
          <w:color w:val="000000" w:themeColor="text1"/>
        </w:rPr>
        <w:t>-</w:t>
      </w:r>
      <w:proofErr w:type="spellStart"/>
      <w:r w:rsidR="00F103F1" w:rsidRPr="00846086">
        <w:rPr>
          <w:color w:val="000000" w:themeColor="text1"/>
        </w:rPr>
        <w:t>nitrobenzyl</w:t>
      </w:r>
      <w:proofErr w:type="spellEnd"/>
      <w:r w:rsidR="00F103F1" w:rsidRPr="00846086">
        <w:rPr>
          <w:color w:val="000000" w:themeColor="text1"/>
        </w:rPr>
        <w:t xml:space="preserve"> mesylate (PNBM) </w:t>
      </w:r>
      <w:r w:rsidR="00783B1C" w:rsidRPr="00846086">
        <w:rPr>
          <w:color w:val="000000" w:themeColor="text1"/>
        </w:rPr>
        <w:t xml:space="preserve">generates a thiophosphate ester </w:t>
      </w:r>
      <w:r w:rsidR="00E036C4" w:rsidRPr="00846086">
        <w:rPr>
          <w:color w:val="000000" w:themeColor="text1"/>
        </w:rPr>
        <w:t>moiety</w:t>
      </w:r>
      <w:r w:rsidR="00783B1C" w:rsidRPr="00846086">
        <w:rPr>
          <w:color w:val="000000" w:themeColor="text1"/>
        </w:rPr>
        <w:t xml:space="preserve"> on these specific substrate proteins that can then be immunoprecipitated using an anti-thiophosphate ester antibody and </w:t>
      </w:r>
      <w:r w:rsidR="00840B87" w:rsidRPr="00846086">
        <w:rPr>
          <w:color w:val="000000" w:themeColor="text1"/>
        </w:rPr>
        <w:t xml:space="preserve">ultimately </w:t>
      </w:r>
      <w:r w:rsidR="00783B1C" w:rsidRPr="00846086">
        <w:rPr>
          <w:color w:val="000000" w:themeColor="text1"/>
        </w:rPr>
        <w:t xml:space="preserve">identified by mass spectrometry. </w:t>
      </w:r>
      <w:r w:rsidR="00704D7D" w:rsidRPr="00846086">
        <w:rPr>
          <w:b/>
          <w:color w:val="000000" w:themeColor="text1"/>
        </w:rPr>
        <w:t>Figure 2</w:t>
      </w:r>
      <w:r w:rsidR="00783B1C" w:rsidRPr="00846086">
        <w:rPr>
          <w:color w:val="000000" w:themeColor="text1"/>
        </w:rPr>
        <w:t xml:space="preserve"> </w:t>
      </w:r>
      <w:r w:rsidR="00704D7D" w:rsidRPr="00846086">
        <w:rPr>
          <w:color w:val="000000" w:themeColor="text1"/>
        </w:rPr>
        <w:t>de</w:t>
      </w:r>
      <w:r w:rsidR="00783B1C" w:rsidRPr="00846086">
        <w:rPr>
          <w:color w:val="000000" w:themeColor="text1"/>
        </w:rPr>
        <w:t>picts</w:t>
      </w:r>
      <w:r w:rsidR="00704D7D" w:rsidRPr="00846086">
        <w:rPr>
          <w:color w:val="000000" w:themeColor="text1"/>
        </w:rPr>
        <w:t xml:space="preserve"> a positive result </w:t>
      </w:r>
      <w:r w:rsidR="00783B1C" w:rsidRPr="00846086">
        <w:rPr>
          <w:color w:val="000000" w:themeColor="text1"/>
        </w:rPr>
        <w:t xml:space="preserve">following the addition of </w:t>
      </w:r>
      <w:r w:rsidR="003D4F54" w:rsidRPr="00846086">
        <w:rPr>
          <w:color w:val="000000" w:themeColor="text1"/>
        </w:rPr>
        <w:t xml:space="preserve">CK2 and </w:t>
      </w:r>
      <w:proofErr w:type="spellStart"/>
      <w:r w:rsidR="00783B1C" w:rsidRPr="00846086">
        <w:rPr>
          <w:color w:val="000000" w:themeColor="text1"/>
        </w:rPr>
        <w:t>GTP</w:t>
      </w:r>
      <w:r w:rsidR="00846086" w:rsidRPr="00846086">
        <w:rPr>
          <w:color w:val="000000" w:themeColor="text1"/>
        </w:rPr>
        <w:t>γ</w:t>
      </w:r>
      <w:r w:rsidR="00783B1C" w:rsidRPr="00846086">
        <w:rPr>
          <w:color w:val="000000" w:themeColor="text1"/>
        </w:rPr>
        <w:t>S</w:t>
      </w:r>
      <w:proofErr w:type="spellEnd"/>
      <w:r w:rsidR="003D4F54" w:rsidRPr="00846086">
        <w:rPr>
          <w:color w:val="000000" w:themeColor="text1"/>
        </w:rPr>
        <w:t xml:space="preserve"> and then PNBM</w:t>
      </w:r>
      <w:r w:rsidR="00783B1C" w:rsidRPr="00846086">
        <w:rPr>
          <w:color w:val="000000" w:themeColor="text1"/>
        </w:rPr>
        <w:t xml:space="preserve"> to </w:t>
      </w:r>
      <w:r w:rsidR="00840B87" w:rsidRPr="00846086">
        <w:rPr>
          <w:color w:val="000000" w:themeColor="text1"/>
        </w:rPr>
        <w:t>T98G (glioblastoma) cell lysate.</w:t>
      </w:r>
      <w:r w:rsidR="000A1A6D" w:rsidRPr="00846086">
        <w:rPr>
          <w:color w:val="000000" w:themeColor="text1"/>
        </w:rPr>
        <w:t xml:space="preserve"> </w:t>
      </w:r>
      <w:r w:rsidR="00840B87" w:rsidRPr="00846086">
        <w:rPr>
          <w:color w:val="000000" w:themeColor="text1"/>
        </w:rPr>
        <w:t xml:space="preserve">These results demonstrate </w:t>
      </w:r>
      <w:r w:rsidR="00197BEA" w:rsidRPr="00846086">
        <w:rPr>
          <w:color w:val="000000" w:themeColor="text1"/>
        </w:rPr>
        <w:t xml:space="preserve">that CK2-dependent </w:t>
      </w:r>
      <w:proofErr w:type="spellStart"/>
      <w:r w:rsidR="00197BEA" w:rsidRPr="00846086">
        <w:rPr>
          <w:color w:val="000000" w:themeColor="text1"/>
        </w:rPr>
        <w:t>thiophosphorylation</w:t>
      </w:r>
      <w:proofErr w:type="spellEnd"/>
      <w:r w:rsidR="00197BEA" w:rsidRPr="00846086">
        <w:rPr>
          <w:color w:val="000000" w:themeColor="text1"/>
        </w:rPr>
        <w:t xml:space="preserve"> and subseq</w:t>
      </w:r>
      <w:r w:rsidR="003D4F54" w:rsidRPr="00846086">
        <w:rPr>
          <w:color w:val="000000" w:themeColor="text1"/>
        </w:rPr>
        <w:t>uent alkylation were successful.</w:t>
      </w:r>
      <w:r w:rsidR="000A1A6D" w:rsidRPr="00846086">
        <w:rPr>
          <w:color w:val="000000" w:themeColor="text1"/>
        </w:rPr>
        <w:t xml:space="preserve"> </w:t>
      </w:r>
      <w:r w:rsidR="008379BC" w:rsidRPr="00846086">
        <w:rPr>
          <w:color w:val="000000" w:themeColor="text1"/>
        </w:rPr>
        <w:t>A</w:t>
      </w:r>
      <w:r w:rsidR="005D1926" w:rsidRPr="00846086">
        <w:rPr>
          <w:color w:val="000000" w:themeColor="text1"/>
        </w:rPr>
        <w:t>s</w:t>
      </w:r>
      <w:r w:rsidR="008379BC" w:rsidRPr="00846086">
        <w:rPr>
          <w:color w:val="000000" w:themeColor="text1"/>
        </w:rPr>
        <w:t xml:space="preserve"> expected, </w:t>
      </w:r>
      <w:r w:rsidR="00507FE3" w:rsidRPr="00846086">
        <w:rPr>
          <w:color w:val="000000" w:themeColor="text1"/>
        </w:rPr>
        <w:t>an enhanced</w:t>
      </w:r>
      <w:r w:rsidR="008379BC" w:rsidRPr="00846086">
        <w:rPr>
          <w:color w:val="000000" w:themeColor="text1"/>
        </w:rPr>
        <w:t xml:space="preserve"> anti-thiophosphate ester </w:t>
      </w:r>
      <w:r w:rsidR="00507FE3" w:rsidRPr="00846086">
        <w:rPr>
          <w:color w:val="000000" w:themeColor="text1"/>
        </w:rPr>
        <w:t xml:space="preserve">signal by Western blotting is observed only in </w:t>
      </w:r>
      <w:r w:rsidR="001D182D" w:rsidRPr="00846086">
        <w:rPr>
          <w:color w:val="000000" w:themeColor="text1"/>
        </w:rPr>
        <w:t xml:space="preserve">the lane containing the complete kinase reaction </w:t>
      </w:r>
      <w:r w:rsidR="00840B87" w:rsidRPr="00846086">
        <w:rPr>
          <w:color w:val="000000" w:themeColor="text1"/>
        </w:rPr>
        <w:t>and not in</w:t>
      </w:r>
      <w:r w:rsidR="00704D7D" w:rsidRPr="00846086">
        <w:rPr>
          <w:color w:val="000000" w:themeColor="text1"/>
        </w:rPr>
        <w:t xml:space="preserve"> the </w:t>
      </w:r>
      <w:proofErr w:type="spellStart"/>
      <w:r w:rsidR="00704D7D" w:rsidRPr="00846086">
        <w:rPr>
          <w:color w:val="000000" w:themeColor="text1"/>
        </w:rPr>
        <w:t>GTP</w:t>
      </w:r>
      <w:r w:rsidR="00846086" w:rsidRPr="00846086">
        <w:rPr>
          <w:color w:val="000000" w:themeColor="text1"/>
        </w:rPr>
        <w:t>γ</w:t>
      </w:r>
      <w:r w:rsidR="00704D7D" w:rsidRPr="00846086">
        <w:rPr>
          <w:color w:val="000000" w:themeColor="text1"/>
        </w:rPr>
        <w:t>S</w:t>
      </w:r>
      <w:proofErr w:type="spellEnd"/>
      <w:r w:rsidR="00704D7D" w:rsidRPr="00846086">
        <w:rPr>
          <w:color w:val="000000" w:themeColor="text1"/>
        </w:rPr>
        <w:t xml:space="preserve"> only</w:t>
      </w:r>
      <w:r w:rsidR="00507FE3" w:rsidRPr="00846086">
        <w:rPr>
          <w:color w:val="000000" w:themeColor="text1"/>
        </w:rPr>
        <w:t>-</w:t>
      </w:r>
      <w:r w:rsidR="00704D7D" w:rsidRPr="00846086">
        <w:rPr>
          <w:color w:val="000000" w:themeColor="text1"/>
        </w:rPr>
        <w:t xml:space="preserve"> </w:t>
      </w:r>
      <w:r w:rsidR="00507FE3" w:rsidRPr="00846086">
        <w:rPr>
          <w:color w:val="000000" w:themeColor="text1"/>
        </w:rPr>
        <w:t>and PNBM only-treated samples.</w:t>
      </w:r>
      <w:r w:rsidR="000A1A6D" w:rsidRPr="00846086">
        <w:rPr>
          <w:color w:val="000000" w:themeColor="text1"/>
        </w:rPr>
        <w:t xml:space="preserve"> </w:t>
      </w:r>
      <w:r w:rsidR="00507FE3" w:rsidRPr="00846086">
        <w:rPr>
          <w:color w:val="000000" w:themeColor="text1"/>
        </w:rPr>
        <w:t xml:space="preserve">Shown in </w:t>
      </w:r>
      <w:r w:rsidR="00507FE3" w:rsidRPr="00846086">
        <w:rPr>
          <w:b/>
          <w:color w:val="000000" w:themeColor="text1"/>
        </w:rPr>
        <w:t>Figure 3</w:t>
      </w:r>
      <w:r w:rsidR="00507FE3" w:rsidRPr="00846086">
        <w:rPr>
          <w:color w:val="000000" w:themeColor="text1"/>
        </w:rPr>
        <w:t xml:space="preserve"> is a Coomassie blue-stain</w:t>
      </w:r>
      <w:r w:rsidR="00000F35" w:rsidRPr="00846086">
        <w:rPr>
          <w:color w:val="000000" w:themeColor="text1"/>
        </w:rPr>
        <w:t>ed gel of the immunoprecipitated and eluted proteins</w:t>
      </w:r>
      <w:r w:rsidR="00507FE3" w:rsidRPr="00846086">
        <w:rPr>
          <w:color w:val="000000" w:themeColor="text1"/>
        </w:rPr>
        <w:t xml:space="preserve"> using isotype control IgG or anti-thiophosphate ester antibodi</w:t>
      </w:r>
      <w:r w:rsidR="00AD7460" w:rsidRPr="00846086">
        <w:rPr>
          <w:color w:val="000000" w:themeColor="text1"/>
        </w:rPr>
        <w:t>es</w:t>
      </w:r>
      <w:r w:rsidR="00000F35" w:rsidRPr="00846086">
        <w:rPr>
          <w:color w:val="000000" w:themeColor="text1"/>
        </w:rPr>
        <w:t xml:space="preserve"> in the presence or absence of excess CK2 and</w:t>
      </w:r>
      <w:r w:rsidR="00BE7B54" w:rsidRPr="00846086">
        <w:rPr>
          <w:color w:val="000000" w:themeColor="text1"/>
        </w:rPr>
        <w:t>/or</w:t>
      </w:r>
      <w:r w:rsidR="00000F35" w:rsidRPr="00846086">
        <w:rPr>
          <w:color w:val="000000" w:themeColor="text1"/>
        </w:rPr>
        <w:t xml:space="preserve"> </w:t>
      </w:r>
      <w:proofErr w:type="spellStart"/>
      <w:r w:rsidR="00000F35" w:rsidRPr="00846086">
        <w:rPr>
          <w:color w:val="000000" w:themeColor="text1"/>
        </w:rPr>
        <w:t>GTP</w:t>
      </w:r>
      <w:r w:rsidR="00846086" w:rsidRPr="00846086">
        <w:rPr>
          <w:color w:val="000000" w:themeColor="text1"/>
        </w:rPr>
        <w:t>γ</w:t>
      </w:r>
      <w:r w:rsidR="00000F35" w:rsidRPr="00846086">
        <w:rPr>
          <w:color w:val="000000" w:themeColor="text1"/>
        </w:rPr>
        <w:t>S</w:t>
      </w:r>
      <w:proofErr w:type="spellEnd"/>
      <w:r w:rsidR="00000F35" w:rsidRPr="00846086">
        <w:rPr>
          <w:color w:val="000000" w:themeColor="text1"/>
        </w:rPr>
        <w:t>.</w:t>
      </w:r>
      <w:r w:rsidR="000A1A6D" w:rsidRPr="00846086">
        <w:rPr>
          <w:color w:val="000000" w:themeColor="text1"/>
        </w:rPr>
        <w:t xml:space="preserve"> </w:t>
      </w:r>
      <w:r w:rsidR="00000F35" w:rsidRPr="00846086">
        <w:rPr>
          <w:color w:val="000000" w:themeColor="text1"/>
        </w:rPr>
        <w:t>These data</w:t>
      </w:r>
      <w:r w:rsidR="00AD7460" w:rsidRPr="00846086">
        <w:rPr>
          <w:color w:val="000000" w:themeColor="text1"/>
        </w:rPr>
        <w:t xml:space="preserve"> also demonstrate</w:t>
      </w:r>
      <w:r w:rsidR="00BE7B54" w:rsidRPr="00846086">
        <w:rPr>
          <w:color w:val="000000" w:themeColor="text1"/>
        </w:rPr>
        <w:t xml:space="preserve"> a positive result</w:t>
      </w:r>
      <w:r w:rsidR="00AD7460" w:rsidRPr="00846086">
        <w:rPr>
          <w:color w:val="000000" w:themeColor="text1"/>
        </w:rPr>
        <w:t xml:space="preserve"> as </w:t>
      </w:r>
      <w:r w:rsidR="00840B87" w:rsidRPr="00846086">
        <w:rPr>
          <w:color w:val="000000" w:themeColor="text1"/>
        </w:rPr>
        <w:t>multiple unique ban</w:t>
      </w:r>
      <w:r w:rsidR="00000F35" w:rsidRPr="00846086">
        <w:rPr>
          <w:color w:val="000000" w:themeColor="text1"/>
        </w:rPr>
        <w:t xml:space="preserve">ds are evident only in the anti-thiophosphate ester IP lane in which the lysate was incubated with exogenous CK2 and </w:t>
      </w:r>
      <w:proofErr w:type="spellStart"/>
      <w:r w:rsidR="00000F35" w:rsidRPr="00846086">
        <w:rPr>
          <w:color w:val="000000" w:themeColor="text1"/>
        </w:rPr>
        <w:t>GTP</w:t>
      </w:r>
      <w:r w:rsidR="00846086" w:rsidRPr="00846086">
        <w:rPr>
          <w:color w:val="000000" w:themeColor="text1"/>
        </w:rPr>
        <w:t>γ</w:t>
      </w:r>
      <w:r w:rsidR="00000F35" w:rsidRPr="00846086">
        <w:rPr>
          <w:color w:val="000000" w:themeColor="text1"/>
        </w:rPr>
        <w:t>S</w:t>
      </w:r>
      <w:proofErr w:type="spellEnd"/>
      <w:r w:rsidR="00000F35" w:rsidRPr="00846086">
        <w:rPr>
          <w:color w:val="000000" w:themeColor="text1"/>
        </w:rPr>
        <w:t>.</w:t>
      </w:r>
      <w:r w:rsidR="00E210DF" w:rsidRPr="00846086">
        <w:rPr>
          <w:color w:val="000000" w:themeColor="text1"/>
        </w:rPr>
        <w:t xml:space="preserve"> The band indicated with an asterisk was </w:t>
      </w:r>
      <w:r w:rsidR="00C101B4" w:rsidRPr="00846086">
        <w:rPr>
          <w:color w:val="000000" w:themeColor="text1"/>
        </w:rPr>
        <w:t xml:space="preserve">excised </w:t>
      </w:r>
      <w:r w:rsidR="00551EF1" w:rsidRPr="00846086">
        <w:rPr>
          <w:color w:val="000000" w:themeColor="text1"/>
        </w:rPr>
        <w:t xml:space="preserve">from the gel </w:t>
      </w:r>
      <w:r w:rsidR="00C101B4" w:rsidRPr="00846086">
        <w:rPr>
          <w:color w:val="000000" w:themeColor="text1"/>
        </w:rPr>
        <w:t xml:space="preserve">and </w:t>
      </w:r>
      <w:r w:rsidR="00E210DF" w:rsidRPr="00846086">
        <w:rPr>
          <w:color w:val="000000" w:themeColor="text1"/>
        </w:rPr>
        <w:t>submitted for protein identification</w:t>
      </w:r>
      <w:r w:rsidR="00C101B4" w:rsidRPr="00846086">
        <w:rPr>
          <w:color w:val="000000" w:themeColor="text1"/>
        </w:rPr>
        <w:t xml:space="preserve"> by mass spectrometry</w:t>
      </w:r>
      <w:r w:rsidR="00551EF1" w:rsidRPr="00846086">
        <w:rPr>
          <w:color w:val="000000" w:themeColor="text1"/>
        </w:rPr>
        <w:t>.</w:t>
      </w:r>
      <w:r w:rsidR="000A1A6D" w:rsidRPr="00846086">
        <w:rPr>
          <w:color w:val="000000" w:themeColor="text1"/>
        </w:rPr>
        <w:t xml:space="preserve"> </w:t>
      </w:r>
      <w:r w:rsidR="00551EF1" w:rsidRPr="00846086">
        <w:rPr>
          <w:b/>
          <w:color w:val="000000" w:themeColor="text1"/>
        </w:rPr>
        <w:t>Figure 4</w:t>
      </w:r>
      <w:r w:rsidR="00551EF1" w:rsidRPr="00846086">
        <w:rPr>
          <w:color w:val="000000" w:themeColor="text1"/>
        </w:rPr>
        <w:t xml:space="preserve"> illustrates representative data obtained by mass</w:t>
      </w:r>
      <w:r w:rsidR="005136DE" w:rsidRPr="00846086">
        <w:rPr>
          <w:color w:val="000000" w:themeColor="text1"/>
        </w:rPr>
        <w:t xml:space="preserve"> </w:t>
      </w:r>
      <w:r w:rsidR="00313C54" w:rsidRPr="00846086">
        <w:rPr>
          <w:color w:val="000000" w:themeColor="text1"/>
        </w:rPr>
        <w:t xml:space="preserve">spectrometric </w:t>
      </w:r>
      <w:r w:rsidR="005136DE" w:rsidRPr="00846086">
        <w:rPr>
          <w:color w:val="000000" w:themeColor="text1"/>
        </w:rPr>
        <w:t xml:space="preserve">analysis </w:t>
      </w:r>
      <w:r w:rsidR="00313C54" w:rsidRPr="00846086">
        <w:rPr>
          <w:color w:val="000000" w:themeColor="text1"/>
        </w:rPr>
        <w:t>including protein identification, percent coverage,</w:t>
      </w:r>
      <w:r w:rsidR="00490791" w:rsidRPr="00846086">
        <w:rPr>
          <w:color w:val="000000" w:themeColor="text1"/>
        </w:rPr>
        <w:t xml:space="preserve"> and </w:t>
      </w:r>
      <w:r w:rsidR="00313C54" w:rsidRPr="00846086">
        <w:rPr>
          <w:color w:val="000000" w:themeColor="text1"/>
        </w:rPr>
        <w:t xml:space="preserve">number of unique peptides </w:t>
      </w:r>
      <w:r w:rsidR="00490791" w:rsidRPr="00846086">
        <w:rPr>
          <w:color w:val="000000" w:themeColor="text1"/>
        </w:rPr>
        <w:t>identified per protein</w:t>
      </w:r>
      <w:r w:rsidR="00B12708" w:rsidRPr="00846086">
        <w:rPr>
          <w:color w:val="000000" w:themeColor="text1"/>
        </w:rPr>
        <w:t xml:space="preserve"> within the band</w:t>
      </w:r>
      <w:r w:rsidR="00490791" w:rsidRPr="00846086">
        <w:rPr>
          <w:color w:val="000000" w:themeColor="text1"/>
        </w:rPr>
        <w:t>.</w:t>
      </w:r>
      <w:r w:rsidR="000A1A6D" w:rsidRPr="00846086">
        <w:rPr>
          <w:color w:val="000000" w:themeColor="text1"/>
        </w:rPr>
        <w:t xml:space="preserve"> </w:t>
      </w:r>
      <w:r w:rsidR="00551EF1" w:rsidRPr="00846086">
        <w:rPr>
          <w:color w:val="000000" w:themeColor="text1"/>
        </w:rPr>
        <w:t>Shown are the top ten</w:t>
      </w:r>
      <w:r w:rsidR="008A2E8D" w:rsidRPr="00846086">
        <w:rPr>
          <w:color w:val="000000" w:themeColor="text1"/>
        </w:rPr>
        <w:t xml:space="preserve"> </w:t>
      </w:r>
      <w:r w:rsidR="00D52F06" w:rsidRPr="00846086">
        <w:rPr>
          <w:color w:val="000000" w:themeColor="text1"/>
        </w:rPr>
        <w:t>hits</w:t>
      </w:r>
      <w:r w:rsidR="008A2E8D" w:rsidRPr="00846086">
        <w:rPr>
          <w:color w:val="000000" w:themeColor="text1"/>
        </w:rPr>
        <w:t xml:space="preserve"> from the submitted band </w:t>
      </w:r>
      <w:r w:rsidR="00D52F06" w:rsidRPr="00846086">
        <w:rPr>
          <w:color w:val="000000" w:themeColor="text1"/>
        </w:rPr>
        <w:t>(</w:t>
      </w:r>
      <w:r w:rsidR="00D52F06" w:rsidRPr="00846086">
        <w:rPr>
          <w:b/>
          <w:color w:val="000000" w:themeColor="text1"/>
        </w:rPr>
        <w:t>Figure 3</w:t>
      </w:r>
      <w:r w:rsidR="00D52F06" w:rsidRPr="00846086">
        <w:rPr>
          <w:color w:val="000000" w:themeColor="text1"/>
        </w:rPr>
        <w:t xml:space="preserve">) </w:t>
      </w:r>
      <w:r w:rsidR="008A2E8D" w:rsidRPr="00846086">
        <w:rPr>
          <w:color w:val="000000" w:themeColor="text1"/>
        </w:rPr>
        <w:t xml:space="preserve">and information regarding </w:t>
      </w:r>
      <w:proofErr w:type="gramStart"/>
      <w:r w:rsidR="008A2E8D" w:rsidRPr="00846086">
        <w:rPr>
          <w:color w:val="000000" w:themeColor="text1"/>
        </w:rPr>
        <w:t>whether or not</w:t>
      </w:r>
      <w:proofErr w:type="gramEnd"/>
      <w:r w:rsidR="008A2E8D" w:rsidRPr="00846086">
        <w:rPr>
          <w:color w:val="000000" w:themeColor="text1"/>
        </w:rPr>
        <w:t xml:space="preserve"> the protein has been previously identified as a substrate of CK2</w:t>
      </w:r>
      <w:r w:rsidR="007B2478" w:rsidRPr="00846086">
        <w:rPr>
          <w:color w:val="000000" w:themeColor="text1"/>
        </w:rPr>
        <w:fldChar w:fldCharType="begin">
          <w:fldData xml:space="preserve">PEVuZE5vdGU+PENpdGU+PEF1dGhvcj5YaWFvPC9BdXRob3I+PFllYXI+MjAxNDwvWWVhcj48UmVj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==
</w:fldData>
        </w:fldChar>
      </w:r>
      <w:r w:rsidR="007B2478" w:rsidRPr="00846086">
        <w:rPr>
          <w:color w:val="000000" w:themeColor="text1"/>
        </w:rPr>
        <w:instrText xml:space="preserve"> ADDIN EN.CITE </w:instrText>
      </w:r>
      <w:r w:rsidR="007B2478" w:rsidRPr="00846086">
        <w:rPr>
          <w:color w:val="000000" w:themeColor="text1"/>
        </w:rPr>
        <w:fldChar w:fldCharType="begin">
          <w:fldData xml:space="preserve">PEVuZE5vdGU+PENpdGU+PEF1dGhvcj5YaWFvPC9BdXRob3I+PFllYXI+MjAxNDwvWWVhcj48UmVj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==
</w:fldData>
        </w:fldChar>
      </w:r>
      <w:r w:rsidR="007B2478" w:rsidRPr="00846086">
        <w:rPr>
          <w:color w:val="000000" w:themeColor="text1"/>
        </w:rPr>
        <w:instrText xml:space="preserve"> ADDIN EN.CITE.DATA </w:instrText>
      </w:r>
      <w:r w:rsidR="007B2478" w:rsidRPr="00846086">
        <w:rPr>
          <w:color w:val="000000" w:themeColor="text1"/>
        </w:rPr>
      </w:r>
      <w:r w:rsidR="007B2478" w:rsidRPr="00846086">
        <w:rPr>
          <w:color w:val="000000" w:themeColor="text1"/>
        </w:rPr>
        <w:fldChar w:fldCharType="end"/>
      </w:r>
      <w:r w:rsidR="007B2478" w:rsidRPr="00846086">
        <w:rPr>
          <w:color w:val="000000" w:themeColor="text1"/>
        </w:rPr>
      </w:r>
      <w:r w:rsidR="007B2478" w:rsidRPr="00846086">
        <w:rPr>
          <w:color w:val="000000" w:themeColor="text1"/>
        </w:rPr>
        <w:fldChar w:fldCharType="separate"/>
      </w:r>
      <w:r w:rsidR="007B2478" w:rsidRPr="00846086">
        <w:rPr>
          <w:noProof/>
          <w:color w:val="000000" w:themeColor="text1"/>
          <w:vertAlign w:val="superscript"/>
        </w:rPr>
        <w:t>15-17</w:t>
      </w:r>
      <w:r w:rsidR="007B2478" w:rsidRPr="00846086">
        <w:rPr>
          <w:color w:val="000000" w:themeColor="text1"/>
        </w:rPr>
        <w:fldChar w:fldCharType="end"/>
      </w:r>
      <w:r w:rsidR="008A2E8D" w:rsidRPr="00846086">
        <w:rPr>
          <w:color w:val="000000" w:themeColor="text1"/>
        </w:rPr>
        <w:t>.</w:t>
      </w:r>
      <w:r w:rsidR="000A1A6D" w:rsidRPr="00846086">
        <w:rPr>
          <w:color w:val="000000" w:themeColor="text1"/>
        </w:rPr>
        <w:t xml:space="preserve"> </w:t>
      </w:r>
      <w:r w:rsidR="00551EF1" w:rsidRPr="00846086">
        <w:rPr>
          <w:color w:val="000000" w:themeColor="text1"/>
        </w:rPr>
        <w:t xml:space="preserve">The identity of one of the known </w:t>
      </w:r>
      <w:r w:rsidR="00B12708" w:rsidRPr="00846086">
        <w:rPr>
          <w:color w:val="000000" w:themeColor="text1"/>
        </w:rPr>
        <w:t xml:space="preserve">immunoprecipitated </w:t>
      </w:r>
      <w:r w:rsidR="00551EF1" w:rsidRPr="00846086">
        <w:rPr>
          <w:color w:val="000000" w:themeColor="text1"/>
        </w:rPr>
        <w:t>CK2 substrates, nucleolin</w:t>
      </w:r>
      <w:r w:rsidR="007B2478" w:rsidRPr="00846086">
        <w:rPr>
          <w:color w:val="000000" w:themeColor="text1"/>
        </w:rPr>
        <w:fldChar w:fldCharType="begin">
          <w:fldData xml:space="preserve">PEVuZE5vdGU+PENpdGU+PEF1dGhvcj5YaWFvPC9BdXRob3I+PFllYXI+MjAxNDwvWWVhcj48UmVj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==
</w:fldData>
        </w:fldChar>
      </w:r>
      <w:r w:rsidR="007B2478" w:rsidRPr="00846086">
        <w:rPr>
          <w:color w:val="000000" w:themeColor="text1"/>
        </w:rPr>
        <w:instrText xml:space="preserve"> ADDIN EN.CITE </w:instrText>
      </w:r>
      <w:r w:rsidR="007B2478" w:rsidRPr="00846086">
        <w:rPr>
          <w:color w:val="000000" w:themeColor="text1"/>
        </w:rPr>
        <w:fldChar w:fldCharType="begin">
          <w:fldData xml:space="preserve">PEVuZE5vdGU+PENpdGU+PEF1dGhvcj5YaWFvPC9BdXRob3I+PFllYXI+MjAxNDwvWWVhcj48UmVj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==
</w:fldData>
        </w:fldChar>
      </w:r>
      <w:r w:rsidR="007B2478" w:rsidRPr="00846086">
        <w:rPr>
          <w:color w:val="000000" w:themeColor="text1"/>
        </w:rPr>
        <w:instrText xml:space="preserve"> ADDIN EN.CITE.DATA </w:instrText>
      </w:r>
      <w:r w:rsidR="007B2478" w:rsidRPr="00846086">
        <w:rPr>
          <w:color w:val="000000" w:themeColor="text1"/>
        </w:rPr>
      </w:r>
      <w:r w:rsidR="007B2478" w:rsidRPr="00846086">
        <w:rPr>
          <w:color w:val="000000" w:themeColor="text1"/>
        </w:rPr>
        <w:fldChar w:fldCharType="end"/>
      </w:r>
      <w:r w:rsidR="007B2478" w:rsidRPr="00846086">
        <w:rPr>
          <w:color w:val="000000" w:themeColor="text1"/>
        </w:rPr>
      </w:r>
      <w:r w:rsidR="007B2478" w:rsidRPr="00846086">
        <w:rPr>
          <w:color w:val="000000" w:themeColor="text1"/>
        </w:rPr>
        <w:fldChar w:fldCharType="separate"/>
      </w:r>
      <w:r w:rsidR="007B2478" w:rsidRPr="00846086">
        <w:rPr>
          <w:noProof/>
          <w:color w:val="000000" w:themeColor="text1"/>
          <w:vertAlign w:val="superscript"/>
        </w:rPr>
        <w:t>15</w:t>
      </w:r>
      <w:r w:rsidR="007B2478" w:rsidRPr="00846086">
        <w:rPr>
          <w:color w:val="000000" w:themeColor="text1"/>
        </w:rPr>
        <w:fldChar w:fldCharType="end"/>
      </w:r>
      <w:r w:rsidR="00551EF1" w:rsidRPr="00846086">
        <w:rPr>
          <w:color w:val="000000" w:themeColor="text1"/>
        </w:rPr>
        <w:t xml:space="preserve">, was confirmed by </w:t>
      </w:r>
      <w:r w:rsidR="00313C54" w:rsidRPr="00846086">
        <w:rPr>
          <w:color w:val="000000" w:themeColor="text1"/>
        </w:rPr>
        <w:t xml:space="preserve">SDS-PAGE and immunoblotting of the indicated fractions using </w:t>
      </w:r>
      <w:r w:rsidR="00DA47A5" w:rsidRPr="00846086">
        <w:rPr>
          <w:color w:val="000000" w:themeColor="text1"/>
        </w:rPr>
        <w:t xml:space="preserve">an </w:t>
      </w:r>
      <w:r w:rsidR="00313C54" w:rsidRPr="00846086">
        <w:rPr>
          <w:color w:val="000000" w:themeColor="text1"/>
        </w:rPr>
        <w:t>anti-</w:t>
      </w:r>
      <w:proofErr w:type="spellStart"/>
      <w:r w:rsidR="00313C54" w:rsidRPr="00846086">
        <w:rPr>
          <w:color w:val="000000" w:themeColor="text1"/>
        </w:rPr>
        <w:t>nucleolin</w:t>
      </w:r>
      <w:proofErr w:type="spellEnd"/>
      <w:r w:rsidR="00313C54" w:rsidRPr="00846086">
        <w:rPr>
          <w:color w:val="000000" w:themeColor="text1"/>
        </w:rPr>
        <w:t xml:space="preserve"> antibody.</w:t>
      </w:r>
      <w:r w:rsidR="000A1A6D" w:rsidRPr="00846086">
        <w:rPr>
          <w:color w:val="000000" w:themeColor="text1"/>
        </w:rPr>
        <w:t xml:space="preserve"> </w:t>
      </w:r>
    </w:p>
    <w:p w14:paraId="7C755E81" w14:textId="77777777" w:rsidR="00704D7D" w:rsidRPr="00846086" w:rsidRDefault="00704D7D" w:rsidP="00846086">
      <w:pPr>
        <w:rPr>
          <w:color w:val="808080" w:themeColor="background1" w:themeShade="80"/>
        </w:rPr>
      </w:pPr>
    </w:p>
    <w:p w14:paraId="3C9083F6" w14:textId="4D706D5A" w:rsidR="00B32616" w:rsidRPr="00846086" w:rsidRDefault="00B32616" w:rsidP="00846086">
      <w:pPr>
        <w:rPr>
          <w:bCs/>
          <w:color w:val="808080"/>
        </w:rPr>
      </w:pPr>
      <w:r w:rsidRPr="00846086">
        <w:rPr>
          <w:b/>
        </w:rPr>
        <w:t xml:space="preserve">FIGURE </w:t>
      </w:r>
      <w:r w:rsidR="0013621E" w:rsidRPr="00846086">
        <w:rPr>
          <w:b/>
        </w:rPr>
        <w:t xml:space="preserve">AND TABLE </w:t>
      </w:r>
      <w:r w:rsidRPr="00846086">
        <w:rPr>
          <w:b/>
        </w:rPr>
        <w:t>LEGENDS:</w:t>
      </w:r>
      <w:r w:rsidRPr="00846086">
        <w:rPr>
          <w:color w:val="808080"/>
        </w:rPr>
        <w:t xml:space="preserve"> </w:t>
      </w:r>
    </w:p>
    <w:p w14:paraId="75182EC3" w14:textId="146C10F1" w:rsidR="00B32616" w:rsidRPr="00846086" w:rsidRDefault="001D6CED" w:rsidP="00846086">
      <w:pPr>
        <w:rPr>
          <w:color w:val="000000" w:themeColor="text1"/>
        </w:rPr>
      </w:pPr>
      <w:r w:rsidRPr="00846086">
        <w:rPr>
          <w:b/>
          <w:color w:val="000000" w:themeColor="text1"/>
        </w:rPr>
        <w:t>Figure 1: Schematic diagram of the experimental strategy.</w:t>
      </w:r>
      <w:r w:rsidR="000A1A6D" w:rsidRPr="00846086">
        <w:rPr>
          <w:color w:val="000000" w:themeColor="text1"/>
        </w:rPr>
        <w:t xml:space="preserve"> </w:t>
      </w:r>
      <w:r w:rsidR="00894A67" w:rsidRPr="00846086">
        <w:rPr>
          <w:color w:val="000000" w:themeColor="text1"/>
        </w:rPr>
        <w:t xml:space="preserve">The GTP analogue, </w:t>
      </w:r>
      <w:proofErr w:type="spellStart"/>
      <w:r w:rsidR="00AA7A8C" w:rsidRPr="00846086">
        <w:rPr>
          <w:color w:val="000000" w:themeColor="text1"/>
        </w:rPr>
        <w:t>GTP</w:t>
      </w:r>
      <w:r w:rsidR="00846086">
        <w:rPr>
          <w:rStyle w:val="QuoteChar"/>
        </w:rPr>
        <w:t>γ</w:t>
      </w:r>
      <w:r w:rsidR="00AA7A8C" w:rsidRPr="00846086">
        <w:rPr>
          <w:color w:val="000000" w:themeColor="text1"/>
        </w:rPr>
        <w:t>S</w:t>
      </w:r>
      <w:proofErr w:type="spellEnd"/>
      <w:r w:rsidR="00894A67" w:rsidRPr="00846086">
        <w:rPr>
          <w:color w:val="000000" w:themeColor="text1"/>
        </w:rPr>
        <w:t xml:space="preserve">, </w:t>
      </w:r>
      <w:r w:rsidR="00646851" w:rsidRPr="00846086">
        <w:rPr>
          <w:color w:val="000000" w:themeColor="text1"/>
        </w:rPr>
        <w:t xml:space="preserve">along with excess recombinant CK2 holoenzyme </w:t>
      </w:r>
      <w:r w:rsidR="00894A67" w:rsidRPr="00846086">
        <w:rPr>
          <w:color w:val="000000" w:themeColor="text1"/>
        </w:rPr>
        <w:t>is added to a cell or tissue lysate and</w:t>
      </w:r>
      <w:r w:rsidR="00AA7A8C" w:rsidRPr="00846086">
        <w:rPr>
          <w:color w:val="000000" w:themeColor="text1"/>
        </w:rPr>
        <w:t xml:space="preserve"> </w:t>
      </w:r>
      <w:r w:rsidR="00894A67" w:rsidRPr="00846086">
        <w:rPr>
          <w:color w:val="000000" w:themeColor="text1"/>
        </w:rPr>
        <w:t>allows for</w:t>
      </w:r>
      <w:r w:rsidR="000B293A" w:rsidRPr="00846086">
        <w:rPr>
          <w:color w:val="000000" w:themeColor="text1"/>
        </w:rPr>
        <w:t xml:space="preserve"> </w:t>
      </w:r>
      <w:proofErr w:type="spellStart"/>
      <w:r w:rsidR="000B293A" w:rsidRPr="00846086">
        <w:rPr>
          <w:color w:val="000000" w:themeColor="text1"/>
        </w:rPr>
        <w:t>thiophosphorylation</w:t>
      </w:r>
      <w:proofErr w:type="spellEnd"/>
      <w:r w:rsidR="000B293A" w:rsidRPr="00846086">
        <w:rPr>
          <w:color w:val="000000" w:themeColor="text1"/>
        </w:rPr>
        <w:t xml:space="preserve"> </w:t>
      </w:r>
      <w:r w:rsidR="00716573" w:rsidRPr="00846086">
        <w:rPr>
          <w:color w:val="000000" w:themeColor="text1"/>
        </w:rPr>
        <w:t xml:space="preserve">of substrates </w:t>
      </w:r>
      <w:r w:rsidR="00894A67" w:rsidRPr="00846086">
        <w:rPr>
          <w:color w:val="000000" w:themeColor="text1"/>
        </w:rPr>
        <w:t xml:space="preserve">by CK2 but not </w:t>
      </w:r>
      <w:r w:rsidR="00716573" w:rsidRPr="00846086">
        <w:rPr>
          <w:color w:val="000000" w:themeColor="text1"/>
        </w:rPr>
        <w:t xml:space="preserve">by other </w:t>
      </w:r>
      <w:r w:rsidR="000B293A" w:rsidRPr="00846086">
        <w:rPr>
          <w:color w:val="000000" w:themeColor="text1"/>
        </w:rPr>
        <w:t>endogenous kinases</w:t>
      </w:r>
      <w:r w:rsidR="00716573" w:rsidRPr="00846086">
        <w:rPr>
          <w:color w:val="000000" w:themeColor="text1"/>
        </w:rPr>
        <w:t>.</w:t>
      </w:r>
      <w:r w:rsidR="001D7A8B" w:rsidRPr="00846086">
        <w:rPr>
          <w:color w:val="000000" w:themeColor="text1"/>
        </w:rPr>
        <w:t xml:space="preserve"> </w:t>
      </w:r>
      <w:proofErr w:type="spellStart"/>
      <w:r w:rsidR="00716573" w:rsidRPr="00846086">
        <w:rPr>
          <w:color w:val="000000" w:themeColor="text1"/>
        </w:rPr>
        <w:t>Thiophosphorylated</w:t>
      </w:r>
      <w:proofErr w:type="spellEnd"/>
      <w:r w:rsidR="00716573" w:rsidRPr="00846086">
        <w:rPr>
          <w:color w:val="000000" w:themeColor="text1"/>
        </w:rPr>
        <w:t xml:space="preserve"> </w:t>
      </w:r>
      <w:r w:rsidR="00894A67" w:rsidRPr="00846086">
        <w:rPr>
          <w:color w:val="000000" w:themeColor="text1"/>
        </w:rPr>
        <w:t>substrates</w:t>
      </w:r>
      <w:r w:rsidR="001D7A8B" w:rsidRPr="00846086">
        <w:rPr>
          <w:color w:val="000000" w:themeColor="text1"/>
        </w:rPr>
        <w:t xml:space="preserve"> are </w:t>
      </w:r>
      <w:r w:rsidR="00716573" w:rsidRPr="00846086">
        <w:rPr>
          <w:color w:val="000000" w:themeColor="text1"/>
        </w:rPr>
        <w:t xml:space="preserve">next </w:t>
      </w:r>
      <w:r w:rsidR="00894A67" w:rsidRPr="00846086">
        <w:rPr>
          <w:color w:val="000000" w:themeColor="text1"/>
        </w:rPr>
        <w:t xml:space="preserve">alkylated with </w:t>
      </w:r>
      <w:r w:rsidR="001D7A8B" w:rsidRPr="00846086">
        <w:rPr>
          <w:color w:val="000000" w:themeColor="text1"/>
        </w:rPr>
        <w:t xml:space="preserve">PNBM, generating a thiophosphate </w:t>
      </w:r>
      <w:r w:rsidR="00894A67" w:rsidRPr="00846086">
        <w:rPr>
          <w:color w:val="000000" w:themeColor="text1"/>
        </w:rPr>
        <w:t>ester moiety on these proteins</w:t>
      </w:r>
      <w:r w:rsidR="001D7A8B" w:rsidRPr="00846086">
        <w:rPr>
          <w:color w:val="000000" w:themeColor="text1"/>
        </w:rPr>
        <w:t xml:space="preserve">, which are then </w:t>
      </w:r>
      <w:r w:rsidR="00646851" w:rsidRPr="00846086">
        <w:rPr>
          <w:color w:val="000000" w:themeColor="text1"/>
        </w:rPr>
        <w:t>captured</w:t>
      </w:r>
      <w:r w:rsidR="001D7A8B" w:rsidRPr="00846086">
        <w:rPr>
          <w:color w:val="000000" w:themeColor="text1"/>
        </w:rPr>
        <w:t xml:space="preserve"> via immunoprecipitation</w:t>
      </w:r>
      <w:r w:rsidR="001918CC" w:rsidRPr="00846086">
        <w:rPr>
          <w:color w:val="000000" w:themeColor="text1"/>
        </w:rPr>
        <w:t xml:space="preserve"> (IP)</w:t>
      </w:r>
      <w:r w:rsidR="000B293A" w:rsidRPr="00846086">
        <w:rPr>
          <w:color w:val="000000" w:themeColor="text1"/>
        </w:rPr>
        <w:t xml:space="preserve"> for subsequent identification by </w:t>
      </w:r>
      <w:r w:rsidR="001918CC" w:rsidRPr="00846086">
        <w:rPr>
          <w:color w:val="000000" w:themeColor="text1"/>
        </w:rPr>
        <w:t xml:space="preserve">liquid chromatography-tandem </w:t>
      </w:r>
      <w:r w:rsidR="000B293A" w:rsidRPr="00846086">
        <w:rPr>
          <w:color w:val="000000" w:themeColor="text1"/>
        </w:rPr>
        <w:t>mass spectrometry</w:t>
      </w:r>
      <w:r w:rsidR="001918CC" w:rsidRPr="00846086">
        <w:rPr>
          <w:color w:val="000000" w:themeColor="text1"/>
        </w:rPr>
        <w:t xml:space="preserve"> (LC-MS/MS)</w:t>
      </w:r>
      <w:r w:rsidR="000B293A" w:rsidRPr="00846086">
        <w:rPr>
          <w:color w:val="000000" w:themeColor="text1"/>
        </w:rPr>
        <w:t>.</w:t>
      </w:r>
      <w:r w:rsidR="0052692C" w:rsidRPr="00846086">
        <w:rPr>
          <w:color w:val="000000" w:themeColor="text1"/>
        </w:rPr>
        <w:t xml:space="preserve"> </w:t>
      </w:r>
    </w:p>
    <w:p w14:paraId="7528D34D" w14:textId="77777777" w:rsidR="00E23DB0" w:rsidRPr="00846086" w:rsidRDefault="00E23DB0" w:rsidP="00846086">
      <w:pPr>
        <w:rPr>
          <w:color w:val="000000" w:themeColor="text1"/>
        </w:rPr>
      </w:pPr>
    </w:p>
    <w:p w14:paraId="7B812415" w14:textId="2E80166B" w:rsidR="001D6CED" w:rsidRPr="00846086" w:rsidRDefault="001D6CED" w:rsidP="00846086">
      <w:pPr>
        <w:rPr>
          <w:color w:val="000000" w:themeColor="text1"/>
        </w:rPr>
      </w:pPr>
      <w:r w:rsidRPr="00846086">
        <w:rPr>
          <w:b/>
          <w:color w:val="000000" w:themeColor="text1"/>
        </w:rPr>
        <w:t xml:space="preserve">Figure 2: Validation of CK2-dependent </w:t>
      </w:r>
      <w:proofErr w:type="spellStart"/>
      <w:r w:rsidRPr="00846086">
        <w:rPr>
          <w:b/>
          <w:color w:val="000000" w:themeColor="text1"/>
        </w:rPr>
        <w:t>thiophosphorylation</w:t>
      </w:r>
      <w:proofErr w:type="spellEnd"/>
      <w:r w:rsidRPr="00846086">
        <w:rPr>
          <w:b/>
          <w:color w:val="000000" w:themeColor="text1"/>
        </w:rPr>
        <w:t xml:space="preserve"> in whole cell lysate.</w:t>
      </w:r>
      <w:r w:rsidR="000A1A6D" w:rsidRPr="00846086">
        <w:rPr>
          <w:color w:val="000000" w:themeColor="text1"/>
        </w:rPr>
        <w:t xml:space="preserve"> </w:t>
      </w:r>
      <w:r w:rsidR="0024050D" w:rsidRPr="00846086">
        <w:rPr>
          <w:color w:val="000000" w:themeColor="text1"/>
        </w:rPr>
        <w:t>W</w:t>
      </w:r>
      <w:r w:rsidR="002659A5" w:rsidRPr="00846086">
        <w:rPr>
          <w:color w:val="000000" w:themeColor="text1"/>
        </w:rPr>
        <w:t>hole cell lysate</w:t>
      </w:r>
      <w:r w:rsidR="0024050D" w:rsidRPr="00846086">
        <w:rPr>
          <w:color w:val="000000" w:themeColor="text1"/>
        </w:rPr>
        <w:t>s prepared from T98G cells were</w:t>
      </w:r>
      <w:r w:rsidR="002659A5" w:rsidRPr="00846086">
        <w:rPr>
          <w:color w:val="000000" w:themeColor="text1"/>
        </w:rPr>
        <w:t xml:space="preserve"> incubated with </w:t>
      </w:r>
      <w:proofErr w:type="spellStart"/>
      <w:r w:rsidR="00846086" w:rsidRPr="00846086">
        <w:rPr>
          <w:color w:val="000000" w:themeColor="text1"/>
        </w:rPr>
        <w:t>GTP</w:t>
      </w:r>
      <w:r w:rsidR="00846086">
        <w:rPr>
          <w:rStyle w:val="QuoteChar"/>
        </w:rPr>
        <w:t>γ</w:t>
      </w:r>
      <w:r w:rsidR="00846086" w:rsidRPr="00846086">
        <w:rPr>
          <w:color w:val="000000" w:themeColor="text1"/>
        </w:rPr>
        <w:t>S</w:t>
      </w:r>
      <w:proofErr w:type="spellEnd"/>
      <w:r w:rsidR="00846086" w:rsidRPr="00846086">
        <w:rPr>
          <w:color w:val="000000" w:themeColor="text1"/>
        </w:rPr>
        <w:t xml:space="preserve"> </w:t>
      </w:r>
      <w:r w:rsidR="002659A5" w:rsidRPr="00846086">
        <w:rPr>
          <w:color w:val="000000" w:themeColor="text1"/>
        </w:rPr>
        <w:t>in the presence (kinase reaction) or absence (</w:t>
      </w:r>
      <w:proofErr w:type="spellStart"/>
      <w:r w:rsidR="00846086" w:rsidRPr="00846086">
        <w:rPr>
          <w:color w:val="000000" w:themeColor="text1"/>
        </w:rPr>
        <w:t>GTP</w:t>
      </w:r>
      <w:r w:rsidR="00846086">
        <w:rPr>
          <w:rStyle w:val="QuoteChar"/>
        </w:rPr>
        <w:t>γ</w:t>
      </w:r>
      <w:r w:rsidR="00846086" w:rsidRPr="00846086">
        <w:rPr>
          <w:color w:val="000000" w:themeColor="text1"/>
        </w:rPr>
        <w:t>S</w:t>
      </w:r>
      <w:proofErr w:type="spellEnd"/>
      <w:r w:rsidR="00846086" w:rsidRPr="00846086">
        <w:rPr>
          <w:color w:val="000000" w:themeColor="text1"/>
        </w:rPr>
        <w:t xml:space="preserve"> </w:t>
      </w:r>
      <w:r w:rsidR="002659A5" w:rsidRPr="00846086">
        <w:rPr>
          <w:color w:val="000000" w:themeColor="text1"/>
        </w:rPr>
        <w:t>only) of exogenous recombinant CK2 holoenzyme.</w:t>
      </w:r>
      <w:r w:rsidR="000A1A6D" w:rsidRPr="00846086">
        <w:rPr>
          <w:color w:val="000000" w:themeColor="text1"/>
        </w:rPr>
        <w:t xml:space="preserve"> </w:t>
      </w:r>
      <w:r w:rsidR="002659A5" w:rsidRPr="00846086">
        <w:rPr>
          <w:color w:val="000000" w:themeColor="text1"/>
        </w:rPr>
        <w:t xml:space="preserve">PNBM was subsequently added </w:t>
      </w:r>
      <w:r w:rsidR="006765B4" w:rsidRPr="00846086">
        <w:rPr>
          <w:color w:val="000000" w:themeColor="text1"/>
        </w:rPr>
        <w:t xml:space="preserve">to the </w:t>
      </w:r>
      <w:r w:rsidR="00DC2F22" w:rsidRPr="00846086">
        <w:rPr>
          <w:color w:val="000000" w:themeColor="text1"/>
        </w:rPr>
        <w:t>indicated</w:t>
      </w:r>
      <w:r w:rsidR="006765B4" w:rsidRPr="00846086">
        <w:rPr>
          <w:color w:val="000000" w:themeColor="text1"/>
        </w:rPr>
        <w:t xml:space="preserve"> reactions, and s</w:t>
      </w:r>
      <w:r w:rsidR="002659A5" w:rsidRPr="00846086">
        <w:rPr>
          <w:color w:val="000000" w:themeColor="text1"/>
        </w:rPr>
        <w:t>amples were resolved by SDS-PAGE followed by immun</w:t>
      </w:r>
      <w:r w:rsidR="00716573" w:rsidRPr="00846086">
        <w:rPr>
          <w:color w:val="000000" w:themeColor="text1"/>
        </w:rPr>
        <w:t>o</w:t>
      </w:r>
      <w:r w:rsidR="002659A5" w:rsidRPr="00846086">
        <w:rPr>
          <w:color w:val="000000" w:themeColor="text1"/>
        </w:rPr>
        <w:t xml:space="preserve">blotting with the </w:t>
      </w:r>
      <w:r w:rsidR="0024050D" w:rsidRPr="00846086">
        <w:rPr>
          <w:color w:val="000000" w:themeColor="text1"/>
        </w:rPr>
        <w:t>indicated</w:t>
      </w:r>
      <w:r w:rsidR="00DC2F22" w:rsidRPr="00846086">
        <w:rPr>
          <w:color w:val="000000" w:themeColor="text1"/>
        </w:rPr>
        <w:t xml:space="preserve"> </w:t>
      </w:r>
      <w:r w:rsidR="002659A5" w:rsidRPr="00846086">
        <w:rPr>
          <w:color w:val="000000" w:themeColor="text1"/>
        </w:rPr>
        <w:t>antibodies</w:t>
      </w:r>
      <w:r w:rsidR="00452B61" w:rsidRPr="00846086">
        <w:rPr>
          <w:color w:val="000000" w:themeColor="text1"/>
        </w:rPr>
        <w:t>.</w:t>
      </w:r>
      <w:r w:rsidR="000A1A6D" w:rsidRPr="00846086">
        <w:rPr>
          <w:color w:val="000000" w:themeColor="text1"/>
        </w:rPr>
        <w:t xml:space="preserve"> </w:t>
      </w:r>
      <w:r w:rsidR="00C101B4" w:rsidRPr="00846086">
        <w:rPr>
          <w:color w:val="000000" w:themeColor="text1"/>
        </w:rPr>
        <w:t>Protein m</w:t>
      </w:r>
      <w:r w:rsidR="00B538AE" w:rsidRPr="00846086">
        <w:rPr>
          <w:color w:val="000000" w:themeColor="text1"/>
        </w:rPr>
        <w:t>olecular weight markers are indicated in kDa.</w:t>
      </w:r>
    </w:p>
    <w:p w14:paraId="21AB0700" w14:textId="77777777" w:rsidR="00E23DB0" w:rsidRPr="00846086" w:rsidRDefault="00E23DB0" w:rsidP="00846086">
      <w:pPr>
        <w:rPr>
          <w:color w:val="000000" w:themeColor="text1"/>
        </w:rPr>
      </w:pPr>
    </w:p>
    <w:p w14:paraId="24523D0E" w14:textId="0474F26A" w:rsidR="001D6CED" w:rsidRPr="00846086" w:rsidRDefault="001D6CED" w:rsidP="00846086">
      <w:pPr>
        <w:rPr>
          <w:color w:val="000000" w:themeColor="text1"/>
        </w:rPr>
      </w:pPr>
      <w:r w:rsidRPr="00846086">
        <w:rPr>
          <w:b/>
          <w:color w:val="000000" w:themeColor="text1"/>
        </w:rPr>
        <w:t>Figure 3: Immunoprecipitation of putative CK2 substrate proteins.</w:t>
      </w:r>
      <w:r w:rsidR="000A1A6D" w:rsidRPr="00846086">
        <w:rPr>
          <w:b/>
          <w:color w:val="000000" w:themeColor="text1"/>
        </w:rPr>
        <w:t xml:space="preserve"> </w:t>
      </w:r>
      <w:r w:rsidR="000B293A" w:rsidRPr="00846086">
        <w:rPr>
          <w:color w:val="000000" w:themeColor="text1"/>
        </w:rPr>
        <w:t xml:space="preserve">Enrichment and visualization </w:t>
      </w:r>
      <w:r w:rsidR="000B293A" w:rsidRPr="00846086">
        <w:rPr>
          <w:color w:val="000000" w:themeColor="text1"/>
        </w:rPr>
        <w:lastRenderedPageBreak/>
        <w:t>of putative CK2 substrates</w:t>
      </w:r>
      <w:r w:rsidR="00CA543D" w:rsidRPr="00846086">
        <w:rPr>
          <w:color w:val="000000" w:themeColor="text1"/>
        </w:rPr>
        <w:t xml:space="preserve"> (third lane)</w:t>
      </w:r>
      <w:r w:rsidR="000B293A" w:rsidRPr="00846086">
        <w:rPr>
          <w:color w:val="000000" w:themeColor="text1"/>
        </w:rPr>
        <w:t xml:space="preserve"> is evident </w:t>
      </w:r>
      <w:r w:rsidR="00147746" w:rsidRPr="00846086">
        <w:rPr>
          <w:color w:val="000000" w:themeColor="text1"/>
        </w:rPr>
        <w:t xml:space="preserve">as </w:t>
      </w:r>
      <w:r w:rsidR="004262B8" w:rsidRPr="00846086">
        <w:rPr>
          <w:color w:val="000000" w:themeColor="text1"/>
        </w:rPr>
        <w:t xml:space="preserve">multiple </w:t>
      </w:r>
      <w:r w:rsidR="00650FA2" w:rsidRPr="00846086">
        <w:rPr>
          <w:color w:val="000000" w:themeColor="text1"/>
        </w:rPr>
        <w:t xml:space="preserve">unique bands </w:t>
      </w:r>
      <w:r w:rsidR="005D2279" w:rsidRPr="00846086">
        <w:rPr>
          <w:color w:val="000000" w:themeColor="text1"/>
        </w:rPr>
        <w:t>following</w:t>
      </w:r>
      <w:r w:rsidR="000309A8" w:rsidRPr="00846086">
        <w:rPr>
          <w:color w:val="000000" w:themeColor="text1"/>
        </w:rPr>
        <w:t xml:space="preserve"> </w:t>
      </w:r>
      <w:r w:rsidR="00B32453" w:rsidRPr="00846086">
        <w:rPr>
          <w:color w:val="000000" w:themeColor="text1"/>
        </w:rPr>
        <w:t>immunopr</w:t>
      </w:r>
      <w:r w:rsidR="005D2279" w:rsidRPr="00846086">
        <w:rPr>
          <w:color w:val="000000" w:themeColor="text1"/>
        </w:rPr>
        <w:t>ecipitation with a</w:t>
      </w:r>
      <w:r w:rsidR="00147746" w:rsidRPr="00846086">
        <w:rPr>
          <w:color w:val="000000" w:themeColor="text1"/>
        </w:rPr>
        <w:t>nti-thiophosphate ester antibodies</w:t>
      </w:r>
      <w:r w:rsidR="00650FA2" w:rsidRPr="00846086">
        <w:rPr>
          <w:color w:val="000000" w:themeColor="text1"/>
        </w:rPr>
        <w:t>.</w:t>
      </w:r>
      <w:r w:rsidR="00C101B4" w:rsidRPr="00846086">
        <w:rPr>
          <w:color w:val="000000" w:themeColor="text1"/>
        </w:rPr>
        <w:t xml:space="preserve"> </w:t>
      </w:r>
      <w:proofErr w:type="spellStart"/>
      <w:r w:rsidR="00650FA2" w:rsidRPr="00846086">
        <w:rPr>
          <w:color w:val="000000" w:themeColor="text1"/>
        </w:rPr>
        <w:t>Immunoprecipitates</w:t>
      </w:r>
      <w:proofErr w:type="spellEnd"/>
      <w:r w:rsidR="00650FA2" w:rsidRPr="00846086">
        <w:rPr>
          <w:color w:val="000000" w:themeColor="text1"/>
        </w:rPr>
        <w:t xml:space="preserve"> were resolved by SDS-PAGE and the gel was stained with Coomassie</w:t>
      </w:r>
      <w:r w:rsidR="00FF00BA" w:rsidRPr="00846086">
        <w:rPr>
          <w:color w:val="000000" w:themeColor="text1"/>
        </w:rPr>
        <w:t xml:space="preserve"> </w:t>
      </w:r>
      <w:r w:rsidR="00650FA2" w:rsidRPr="00846086">
        <w:rPr>
          <w:color w:val="000000" w:themeColor="text1"/>
        </w:rPr>
        <w:t>blue.</w:t>
      </w:r>
      <w:r w:rsidR="000A1A6D" w:rsidRPr="00846086">
        <w:rPr>
          <w:color w:val="000000" w:themeColor="text1"/>
        </w:rPr>
        <w:t xml:space="preserve"> </w:t>
      </w:r>
      <w:r w:rsidR="00597C64" w:rsidRPr="00846086">
        <w:rPr>
          <w:color w:val="000000" w:themeColor="text1"/>
        </w:rPr>
        <w:t xml:space="preserve">The band marked with an asterisk was excised from the gel and submitted for protein identification by mass spectrometry. </w:t>
      </w:r>
      <w:r w:rsidR="00C101B4" w:rsidRPr="00846086">
        <w:rPr>
          <w:color w:val="000000" w:themeColor="text1"/>
        </w:rPr>
        <w:t>Protein molecular weight markers are indicated in kDa.</w:t>
      </w:r>
      <w:r w:rsidR="000A1A6D" w:rsidRPr="00846086">
        <w:rPr>
          <w:color w:val="000000" w:themeColor="text1"/>
        </w:rPr>
        <w:t xml:space="preserve"> </w:t>
      </w:r>
      <w:r w:rsidR="00933D83" w:rsidRPr="00846086">
        <w:rPr>
          <w:color w:val="000000" w:themeColor="text1"/>
        </w:rPr>
        <w:t>IP=immunoprecipitation.</w:t>
      </w:r>
    </w:p>
    <w:p w14:paraId="0EA9F5FD" w14:textId="142AAC2D" w:rsidR="008723F4" w:rsidRPr="00846086" w:rsidRDefault="008723F4" w:rsidP="00846086">
      <w:pPr>
        <w:rPr>
          <w:color w:val="000000" w:themeColor="text1"/>
        </w:rPr>
      </w:pPr>
    </w:p>
    <w:p w14:paraId="441BFB50" w14:textId="3E782A44" w:rsidR="008723F4" w:rsidRPr="00846086" w:rsidRDefault="008723F4" w:rsidP="00846086">
      <w:pPr>
        <w:rPr>
          <w:color w:val="000000" w:themeColor="text1"/>
        </w:rPr>
      </w:pPr>
      <w:r w:rsidRPr="00846086">
        <w:rPr>
          <w:b/>
          <w:color w:val="000000" w:themeColor="text1"/>
        </w:rPr>
        <w:t>Figure 4</w:t>
      </w:r>
      <w:r w:rsidR="00144BF8" w:rsidRPr="00846086">
        <w:rPr>
          <w:b/>
          <w:color w:val="000000" w:themeColor="text1"/>
        </w:rPr>
        <w:t>: Identification and confirmation of</w:t>
      </w:r>
      <w:r w:rsidR="00D5211A" w:rsidRPr="00846086">
        <w:rPr>
          <w:b/>
          <w:color w:val="000000" w:themeColor="text1"/>
        </w:rPr>
        <w:t xml:space="preserve"> proteins as substrates of CK2 in vitro.</w:t>
      </w:r>
      <w:r w:rsidR="000A1A6D" w:rsidRPr="00846086">
        <w:rPr>
          <w:color w:val="000000" w:themeColor="text1"/>
        </w:rPr>
        <w:t xml:space="preserve"> </w:t>
      </w:r>
      <w:r w:rsidR="004857A5" w:rsidRPr="00846086">
        <w:rPr>
          <w:color w:val="000000" w:themeColor="text1"/>
        </w:rPr>
        <w:t xml:space="preserve">Data obtained by mass spectrometry </w:t>
      </w:r>
      <w:r w:rsidR="00886363" w:rsidRPr="00846086">
        <w:rPr>
          <w:color w:val="000000" w:themeColor="text1"/>
        </w:rPr>
        <w:t>demonstrat</w:t>
      </w:r>
      <w:r w:rsidR="004857A5" w:rsidRPr="00846086">
        <w:rPr>
          <w:color w:val="000000" w:themeColor="text1"/>
        </w:rPr>
        <w:t>es</w:t>
      </w:r>
      <w:r w:rsidR="00886363" w:rsidRPr="00846086">
        <w:rPr>
          <w:color w:val="000000" w:themeColor="text1"/>
        </w:rPr>
        <w:t xml:space="preserve"> that both previously known</w:t>
      </w:r>
      <w:r w:rsidR="005228F1" w:rsidRPr="00846086">
        <w:rPr>
          <w:color w:val="000000" w:themeColor="text1"/>
        </w:rPr>
        <w:fldChar w:fldCharType="begin">
          <w:fldData xml:space="preserve">PEVuZE5vdGU+PENpdGU+PEF1dGhvcj5YaWFvPC9BdXRob3I+PFllYXI+MjAxNDwvWWVhcj48UmVj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==
</w:fldData>
        </w:fldChar>
      </w:r>
      <w:r w:rsidR="005228F1" w:rsidRPr="00846086">
        <w:rPr>
          <w:color w:val="000000" w:themeColor="text1"/>
        </w:rPr>
        <w:instrText xml:space="preserve"> ADDIN EN.CITE </w:instrText>
      </w:r>
      <w:r w:rsidR="005228F1" w:rsidRPr="00846086">
        <w:rPr>
          <w:color w:val="000000" w:themeColor="text1"/>
        </w:rPr>
        <w:fldChar w:fldCharType="begin">
          <w:fldData xml:space="preserve">PEVuZE5vdGU+PENpdGU+PEF1dGhvcj5YaWFvPC9BdXRob3I+PFllYXI+MjAxNDwvWWVhcj48UmVj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==
</w:fldData>
        </w:fldChar>
      </w:r>
      <w:r w:rsidR="005228F1" w:rsidRPr="00846086">
        <w:rPr>
          <w:color w:val="000000" w:themeColor="text1"/>
        </w:rPr>
        <w:instrText xml:space="preserve"> ADDIN EN.CITE.DATA </w:instrText>
      </w:r>
      <w:r w:rsidR="005228F1" w:rsidRPr="00846086">
        <w:rPr>
          <w:color w:val="000000" w:themeColor="text1"/>
        </w:rPr>
      </w:r>
      <w:r w:rsidR="005228F1" w:rsidRPr="00846086">
        <w:rPr>
          <w:color w:val="000000" w:themeColor="text1"/>
        </w:rPr>
        <w:fldChar w:fldCharType="end"/>
      </w:r>
      <w:r w:rsidR="005228F1" w:rsidRPr="00846086">
        <w:rPr>
          <w:color w:val="000000" w:themeColor="text1"/>
        </w:rPr>
      </w:r>
      <w:r w:rsidR="005228F1" w:rsidRPr="00846086">
        <w:rPr>
          <w:color w:val="000000" w:themeColor="text1"/>
        </w:rPr>
        <w:fldChar w:fldCharType="separate"/>
      </w:r>
      <w:r w:rsidR="005228F1" w:rsidRPr="00846086">
        <w:rPr>
          <w:noProof/>
          <w:color w:val="000000" w:themeColor="text1"/>
          <w:vertAlign w:val="superscript"/>
        </w:rPr>
        <w:t>15-17</w:t>
      </w:r>
      <w:r w:rsidR="005228F1" w:rsidRPr="00846086">
        <w:rPr>
          <w:color w:val="000000" w:themeColor="text1"/>
        </w:rPr>
        <w:fldChar w:fldCharType="end"/>
      </w:r>
      <w:r w:rsidR="00886363" w:rsidRPr="00846086">
        <w:rPr>
          <w:color w:val="000000" w:themeColor="text1"/>
        </w:rPr>
        <w:t xml:space="preserve"> as well as putative novel CK2 substrates were identified</w:t>
      </w:r>
      <w:r w:rsidR="009273F1" w:rsidRPr="00846086">
        <w:rPr>
          <w:color w:val="000000" w:themeColor="text1"/>
        </w:rPr>
        <w:t xml:space="preserve"> using this </w:t>
      </w:r>
      <w:r w:rsidR="0065348A" w:rsidRPr="00846086">
        <w:rPr>
          <w:color w:val="000000" w:themeColor="text1"/>
        </w:rPr>
        <w:t xml:space="preserve">experimental </w:t>
      </w:r>
      <w:r w:rsidR="00963D42" w:rsidRPr="00846086">
        <w:rPr>
          <w:color w:val="000000" w:themeColor="text1"/>
        </w:rPr>
        <w:t>approach</w:t>
      </w:r>
      <w:r w:rsidR="004B79F2" w:rsidRPr="00846086">
        <w:rPr>
          <w:color w:val="000000" w:themeColor="text1"/>
        </w:rPr>
        <w:t>.</w:t>
      </w:r>
      <w:r w:rsidR="000A1A6D" w:rsidRPr="00846086">
        <w:rPr>
          <w:color w:val="000000" w:themeColor="text1"/>
        </w:rPr>
        <w:t xml:space="preserve"> </w:t>
      </w:r>
      <w:r w:rsidR="00886363" w:rsidRPr="00846086">
        <w:rPr>
          <w:color w:val="000000" w:themeColor="text1"/>
        </w:rPr>
        <w:t xml:space="preserve">Shown are the top ten proteins identified from the excised band (top). The identity of </w:t>
      </w:r>
      <w:proofErr w:type="spellStart"/>
      <w:r w:rsidR="00886363" w:rsidRPr="00846086">
        <w:rPr>
          <w:color w:val="000000" w:themeColor="text1"/>
        </w:rPr>
        <w:t>nucleolin</w:t>
      </w:r>
      <w:proofErr w:type="spellEnd"/>
      <w:r w:rsidR="00886363" w:rsidRPr="00846086">
        <w:rPr>
          <w:color w:val="000000" w:themeColor="text1"/>
        </w:rPr>
        <w:t>, a known CK2 substrate, was confirmed by immunoblotting of the indicated fractions using an anti-</w:t>
      </w:r>
      <w:proofErr w:type="spellStart"/>
      <w:r w:rsidR="00886363" w:rsidRPr="00846086">
        <w:rPr>
          <w:color w:val="000000" w:themeColor="text1"/>
        </w:rPr>
        <w:t>nucleolin</w:t>
      </w:r>
      <w:proofErr w:type="spellEnd"/>
      <w:r w:rsidR="00886363" w:rsidRPr="00846086">
        <w:rPr>
          <w:color w:val="000000" w:themeColor="text1"/>
        </w:rPr>
        <w:t xml:space="preserve"> antibody (bottom).</w:t>
      </w:r>
      <w:r w:rsidR="000A1A6D" w:rsidRPr="00846086">
        <w:rPr>
          <w:color w:val="000000" w:themeColor="text1"/>
        </w:rPr>
        <w:t xml:space="preserve"> </w:t>
      </w:r>
      <w:r w:rsidR="00886363" w:rsidRPr="00846086">
        <w:rPr>
          <w:color w:val="000000" w:themeColor="text1"/>
        </w:rPr>
        <w:t xml:space="preserve">Protein molecular weight markers are indicated in kDa. </w:t>
      </w:r>
      <w:r w:rsidR="007B3AF8" w:rsidRPr="00846086">
        <w:rPr>
          <w:color w:val="000000" w:themeColor="text1"/>
        </w:rPr>
        <w:t>IP=immunoprecipitation.</w:t>
      </w:r>
    </w:p>
    <w:p w14:paraId="1C74A9F9" w14:textId="47CDD853" w:rsidR="001D6CED" w:rsidRDefault="001D6CED" w:rsidP="00846086">
      <w:pPr>
        <w:rPr>
          <w:color w:val="808080" w:themeColor="background1" w:themeShade="80"/>
        </w:rPr>
      </w:pPr>
    </w:p>
    <w:p w14:paraId="3EF0D121" w14:textId="5A0837FF" w:rsidR="00F837DF" w:rsidRPr="00F837DF" w:rsidRDefault="00F837DF" w:rsidP="00846086">
      <w:pPr>
        <w:rPr>
          <w:b/>
          <w:color w:val="auto"/>
        </w:rPr>
      </w:pPr>
      <w:r w:rsidRPr="00F837DF">
        <w:rPr>
          <w:b/>
          <w:color w:val="auto"/>
        </w:rPr>
        <w:t>Table 1. Lysis buffer recipe.</w:t>
      </w:r>
    </w:p>
    <w:p w14:paraId="42F9A724" w14:textId="77777777" w:rsidR="00F837DF" w:rsidRPr="00846086" w:rsidRDefault="00F837DF" w:rsidP="00846086">
      <w:pPr>
        <w:rPr>
          <w:color w:val="808080" w:themeColor="background1" w:themeShade="80"/>
        </w:rPr>
      </w:pPr>
    </w:p>
    <w:p w14:paraId="64B8CF78" w14:textId="27BE6665" w:rsidR="006305D7" w:rsidRPr="00846086" w:rsidRDefault="006305D7" w:rsidP="00846086">
      <w:pPr>
        <w:rPr>
          <w:b/>
        </w:rPr>
      </w:pPr>
      <w:r w:rsidRPr="00846086">
        <w:rPr>
          <w:b/>
        </w:rPr>
        <w:t>DISCUSSION</w:t>
      </w:r>
      <w:r w:rsidRPr="00846086">
        <w:rPr>
          <w:b/>
          <w:bCs/>
        </w:rPr>
        <w:t xml:space="preserve">: </w:t>
      </w:r>
    </w:p>
    <w:p w14:paraId="54CEB82F" w14:textId="156CC737" w:rsidR="00F75335" w:rsidRPr="00846086" w:rsidRDefault="004B6765" w:rsidP="00846086">
      <w:pPr>
        <w:rPr>
          <w:color w:val="auto"/>
        </w:rPr>
      </w:pPr>
      <w:r w:rsidRPr="00846086">
        <w:rPr>
          <w:color w:val="auto"/>
        </w:rPr>
        <w:t>Here</w:t>
      </w:r>
      <w:r w:rsidR="00846086">
        <w:rPr>
          <w:color w:val="auto"/>
        </w:rPr>
        <w:t>,</w:t>
      </w:r>
      <w:r w:rsidRPr="00846086">
        <w:rPr>
          <w:color w:val="auto"/>
        </w:rPr>
        <w:t xml:space="preserve"> we describe a </w:t>
      </w:r>
      <w:r w:rsidR="00F52B4B" w:rsidRPr="00846086">
        <w:rPr>
          <w:color w:val="auto"/>
        </w:rPr>
        <w:t xml:space="preserve">relatively simple </w:t>
      </w:r>
      <w:r w:rsidR="009E2C69" w:rsidRPr="00846086">
        <w:rPr>
          <w:color w:val="auto"/>
        </w:rPr>
        <w:t xml:space="preserve">biochemical </w:t>
      </w:r>
      <w:r w:rsidRPr="00846086">
        <w:rPr>
          <w:color w:val="auto"/>
        </w:rPr>
        <w:t xml:space="preserve">method for </w:t>
      </w:r>
      <w:r w:rsidR="009E2C69" w:rsidRPr="00846086">
        <w:rPr>
          <w:color w:val="auto"/>
        </w:rPr>
        <w:t xml:space="preserve">identifying </w:t>
      </w:r>
      <w:r w:rsidR="00F52B4B" w:rsidRPr="00846086">
        <w:rPr>
          <w:color w:val="auto"/>
        </w:rPr>
        <w:t xml:space="preserve">substrates of protein kinase CK2 </w:t>
      </w:r>
      <w:r w:rsidR="002331C5" w:rsidRPr="00846086">
        <w:rPr>
          <w:color w:val="auto"/>
        </w:rPr>
        <w:t xml:space="preserve">from a complex biological sample. </w:t>
      </w:r>
      <w:r w:rsidR="00714372" w:rsidRPr="00846086">
        <w:rPr>
          <w:color w:val="auto"/>
        </w:rPr>
        <w:t xml:space="preserve">The critical steps of this protocol </w:t>
      </w:r>
      <w:r w:rsidR="003913B4" w:rsidRPr="00846086">
        <w:rPr>
          <w:color w:val="auto"/>
        </w:rPr>
        <w:t>are based</w:t>
      </w:r>
      <w:r w:rsidR="00714372" w:rsidRPr="00846086">
        <w:rPr>
          <w:color w:val="auto"/>
        </w:rPr>
        <w:t xml:space="preserve"> on the unusual enzymatic properties of CK2 and include CK2-dependent </w:t>
      </w:r>
      <w:proofErr w:type="spellStart"/>
      <w:r w:rsidR="00714372" w:rsidRPr="00846086">
        <w:rPr>
          <w:color w:val="auto"/>
        </w:rPr>
        <w:t>thiophosphorylation</w:t>
      </w:r>
      <w:proofErr w:type="spellEnd"/>
      <w:r w:rsidR="00714372" w:rsidRPr="00846086">
        <w:rPr>
          <w:color w:val="auto"/>
        </w:rPr>
        <w:t xml:space="preserve"> of specific substrate proteins </w:t>
      </w:r>
      <w:r w:rsidR="006570E3" w:rsidRPr="00846086">
        <w:rPr>
          <w:color w:val="auto"/>
        </w:rPr>
        <w:t xml:space="preserve">using </w:t>
      </w:r>
      <w:proofErr w:type="spellStart"/>
      <w:r w:rsidR="00A30F51" w:rsidRPr="00846086">
        <w:rPr>
          <w:color w:val="000000" w:themeColor="text1"/>
        </w:rPr>
        <w:t>GTP</w:t>
      </w:r>
      <w:r w:rsidR="00A30F51">
        <w:rPr>
          <w:rStyle w:val="QuoteChar"/>
        </w:rPr>
        <w:t>γ</w:t>
      </w:r>
      <w:r w:rsidR="00A30F51" w:rsidRPr="00846086">
        <w:rPr>
          <w:color w:val="000000" w:themeColor="text1"/>
        </w:rPr>
        <w:t>S</w:t>
      </w:r>
      <w:proofErr w:type="spellEnd"/>
      <w:r w:rsidR="00A30F51" w:rsidRPr="00846086">
        <w:rPr>
          <w:color w:val="auto"/>
        </w:rPr>
        <w:t xml:space="preserve"> </w:t>
      </w:r>
      <w:r w:rsidR="00714372" w:rsidRPr="00846086">
        <w:rPr>
          <w:color w:val="auto"/>
        </w:rPr>
        <w:t>and their subsequent immunoprecipitation and identification.</w:t>
      </w:r>
      <w:r w:rsidR="000A1A6D" w:rsidRPr="00846086">
        <w:rPr>
          <w:color w:val="auto"/>
        </w:rPr>
        <w:t xml:space="preserve"> </w:t>
      </w:r>
      <w:r w:rsidR="00F52B4B" w:rsidRPr="00846086">
        <w:rPr>
          <w:color w:val="auto"/>
        </w:rPr>
        <w:t>With these results, w</w:t>
      </w:r>
      <w:r w:rsidR="00832EAF" w:rsidRPr="00846086">
        <w:rPr>
          <w:color w:val="auto"/>
        </w:rPr>
        <w:t>e have</w:t>
      </w:r>
      <w:r w:rsidR="00F52B4B" w:rsidRPr="00846086">
        <w:rPr>
          <w:color w:val="auto"/>
        </w:rPr>
        <w:t xml:space="preserve"> </w:t>
      </w:r>
      <w:r w:rsidR="00832EAF" w:rsidRPr="00846086">
        <w:rPr>
          <w:color w:val="auto"/>
        </w:rPr>
        <w:t xml:space="preserve">demonstrated the utility </w:t>
      </w:r>
      <w:r w:rsidR="001D3D64" w:rsidRPr="00846086">
        <w:rPr>
          <w:color w:val="auto"/>
        </w:rPr>
        <w:t xml:space="preserve">and versatility </w:t>
      </w:r>
      <w:r w:rsidR="00832EAF" w:rsidRPr="00846086">
        <w:rPr>
          <w:color w:val="auto"/>
        </w:rPr>
        <w:t xml:space="preserve">of this </w:t>
      </w:r>
      <w:r w:rsidR="00F714EF" w:rsidRPr="00846086">
        <w:rPr>
          <w:color w:val="auto"/>
        </w:rPr>
        <w:t>approach</w:t>
      </w:r>
      <w:r w:rsidR="00832EAF" w:rsidRPr="00846086">
        <w:rPr>
          <w:color w:val="auto"/>
        </w:rPr>
        <w:t xml:space="preserve"> </w:t>
      </w:r>
      <w:r w:rsidR="001D3D64" w:rsidRPr="00846086">
        <w:rPr>
          <w:color w:val="auto"/>
        </w:rPr>
        <w:t>as we have now applied this strategy</w:t>
      </w:r>
      <w:r w:rsidR="00832EAF" w:rsidRPr="00846086">
        <w:rPr>
          <w:color w:val="auto"/>
        </w:rPr>
        <w:t xml:space="preserve"> </w:t>
      </w:r>
      <w:r w:rsidR="001D3D64" w:rsidRPr="00846086">
        <w:rPr>
          <w:color w:val="auto"/>
        </w:rPr>
        <w:t xml:space="preserve">in both human glioblastoma cells and </w:t>
      </w:r>
      <w:r w:rsidR="001D3D64" w:rsidRPr="00846086">
        <w:rPr>
          <w:i/>
          <w:color w:val="auto"/>
        </w:rPr>
        <w:t>Drosophila</w:t>
      </w:r>
      <w:r w:rsidR="001D3D64" w:rsidRPr="00846086">
        <w:rPr>
          <w:color w:val="auto"/>
        </w:rPr>
        <w:t xml:space="preserve"> ovaries</w:t>
      </w:r>
      <w:r w:rsidR="004F0781" w:rsidRPr="00846086">
        <w:rPr>
          <w:color w:val="auto"/>
        </w:rPr>
        <w:fldChar w:fldCharType="begin"/>
      </w:r>
      <w:r w:rsidR="007B2478" w:rsidRPr="00846086">
        <w:rPr>
          <w:color w:val="auto"/>
        </w:rPr>
        <w:instrText xml:space="preserve"> ADDIN EN.CITE &lt;EndNote&gt;&lt;Cite&gt;&lt;Author&gt;McMillan&lt;/Author&gt;&lt;Year&gt;2018&lt;/Year&gt;&lt;RecNum&gt;17&lt;/RecNum&gt;&lt;DisplayText&gt;&lt;style face="superscript"&gt;18&lt;/style&gt;&lt;/DisplayText&gt;&lt;record&gt;&lt;rec-number&gt;17&lt;/rec-number&gt;&lt;foreign-keys&gt;&lt;key app="EN" db-id="2xe9vf2zxwvx5qese0avrfdzx0seddesaf9f" timestamp="1535745933"&gt;17&lt;/key&gt;&lt;/foreign-keys&gt;&lt;ref-type name="Journal Article"&gt;17&lt;/ref-type&gt;&lt;contributors&gt;&lt;authors&gt;&lt;author&gt;McMillan, E. A.&lt;/author&gt;&lt;author&gt;Longo, S. M.&lt;/author&gt;&lt;author&gt;Smith, M. D.&lt;/author&gt;&lt;author&gt;Broskin, S.&lt;/author&gt;&lt;author&gt;Lin, B.&lt;/author&gt;&lt;author&gt;Singh, N. K.&lt;/author&gt;&lt;author&gt;Strochlic, T. I.&lt;/author&gt;&lt;/authors&gt;&lt;/contributors&gt;&lt;auth-address&gt;From the Department of Biochemistry and Molecular Biology, Drexel University College of Medicine, Philadelphia, Pennsylvania 19102.&amp;#xD;From the Department of Biochemistry and Molecular Biology, Drexel University College of Medicine, Philadelphia, Pennsylvania 19102 Todd.Strochlic@drexelmed.edu.&lt;/auth-address&gt;&lt;titles&gt;&lt;title&gt;The protein kinase CK2 substrate Jabba modulates lipid metabolism during Drosophila oogenesis&lt;/title&gt;&lt;secondary-title&gt;J Biol Chem&lt;/secondary-title&gt;&lt;/titles&gt;&lt;periodical&gt;&lt;full-title&gt;J Biol Chem&lt;/full-title&gt;&lt;/periodical&gt;&lt;pages&gt;2990-3002&lt;/pages&gt;&lt;volume&gt;293&lt;/volume&gt;&lt;number&gt;8&lt;/number&gt;&lt;edition&gt;2018/01/13&lt;/edition&gt;&lt;keywords&gt;&lt;keyword&gt;Ck2&lt;/keyword&gt;&lt;keyword&gt;Drosophila&lt;/keyword&gt;&lt;keyword&gt;Jabba&lt;/keyword&gt;&lt;keyword&gt;casein kinase 2&lt;/keyword&gt;&lt;keyword&gt;lipid droplet&lt;/keyword&gt;&lt;keyword&gt;lipid metabolism&lt;/keyword&gt;&lt;keyword&gt;oogenesis&lt;/keyword&gt;&lt;keyword&gt;protein kinase&lt;/keyword&gt;&lt;keyword&gt;reproduction&lt;/keyword&gt;&lt;keyword&gt;signal transduction&lt;/keyword&gt;&lt;/keywords&gt;&lt;dates&gt;&lt;year&gt;2018&lt;/year&gt;&lt;pub-dates&gt;&lt;date&gt;Feb 23&lt;/date&gt;&lt;/pub-dates&gt;&lt;/dates&gt;&lt;isbn&gt;1083-351X (Electronic)&amp;#xD;0021-9258 (Linking)&lt;/isbn&gt;&lt;accession-num&gt;29326167&lt;/accession-num&gt;&lt;urls&gt;&lt;related-urls&gt;&lt;url&gt;https://www.ncbi.nlm.nih.gov/pubmed/29326167&lt;/url&gt;&lt;/related-urls&gt;&lt;/urls&gt;&lt;custom2&gt;PMC5827434&lt;/custom2&gt;&lt;electronic-resource-num&gt;10.1074/jbc.M117.814657&lt;/electronic-resource-num&gt;&lt;/record&gt;&lt;/Cite&gt;&lt;/EndNote&gt;</w:instrText>
      </w:r>
      <w:r w:rsidR="004F0781" w:rsidRPr="00846086">
        <w:rPr>
          <w:color w:val="auto"/>
        </w:rPr>
        <w:fldChar w:fldCharType="separate"/>
      </w:r>
      <w:r w:rsidR="007B2478" w:rsidRPr="00846086">
        <w:rPr>
          <w:noProof/>
          <w:color w:val="auto"/>
          <w:vertAlign w:val="superscript"/>
        </w:rPr>
        <w:t>18</w:t>
      </w:r>
      <w:r w:rsidR="004F0781" w:rsidRPr="00846086">
        <w:rPr>
          <w:color w:val="auto"/>
        </w:rPr>
        <w:fldChar w:fldCharType="end"/>
      </w:r>
      <w:r w:rsidR="00F52B4B" w:rsidRPr="00846086">
        <w:rPr>
          <w:color w:val="auto"/>
        </w:rPr>
        <w:t>.</w:t>
      </w:r>
      <w:r w:rsidR="00832EAF" w:rsidRPr="00846086">
        <w:rPr>
          <w:color w:val="auto"/>
        </w:rPr>
        <w:t xml:space="preserve"> </w:t>
      </w:r>
    </w:p>
    <w:p w14:paraId="614E4FD8" w14:textId="77777777" w:rsidR="00F75335" w:rsidRPr="00846086" w:rsidRDefault="00F75335" w:rsidP="00846086">
      <w:pPr>
        <w:rPr>
          <w:color w:val="auto"/>
        </w:rPr>
      </w:pPr>
    </w:p>
    <w:p w14:paraId="78728D18" w14:textId="4B7435E9" w:rsidR="00014314" w:rsidRPr="00846086" w:rsidRDefault="00F52B4B" w:rsidP="00846086">
      <w:pPr>
        <w:rPr>
          <w:color w:val="auto"/>
        </w:rPr>
      </w:pPr>
      <w:proofErr w:type="gramStart"/>
      <w:r w:rsidRPr="00846086">
        <w:rPr>
          <w:color w:val="auto"/>
        </w:rPr>
        <w:t>A number of</w:t>
      </w:r>
      <w:proofErr w:type="gramEnd"/>
      <w:r w:rsidRPr="00846086">
        <w:rPr>
          <w:color w:val="auto"/>
        </w:rPr>
        <w:t xml:space="preserve"> previously published studies using </w:t>
      </w:r>
      <w:r w:rsidR="00EC7044" w:rsidRPr="00846086">
        <w:rPr>
          <w:color w:val="auto"/>
        </w:rPr>
        <w:t>q</w:t>
      </w:r>
      <w:r w:rsidR="00BF19BE" w:rsidRPr="00846086">
        <w:rPr>
          <w:color w:val="auto"/>
        </w:rPr>
        <w:t xml:space="preserve">uantitative </w:t>
      </w:r>
      <w:proofErr w:type="spellStart"/>
      <w:r w:rsidR="00BF19BE" w:rsidRPr="00846086">
        <w:rPr>
          <w:color w:val="auto"/>
        </w:rPr>
        <w:t>phosphoproteomics</w:t>
      </w:r>
      <w:proofErr w:type="spellEnd"/>
      <w:r w:rsidR="00BF19BE" w:rsidRPr="00846086">
        <w:rPr>
          <w:color w:val="auto"/>
        </w:rPr>
        <w:t xml:space="preserve"> </w:t>
      </w:r>
      <w:r w:rsidRPr="00846086">
        <w:rPr>
          <w:color w:val="auto"/>
        </w:rPr>
        <w:t>approaches</w:t>
      </w:r>
      <w:r w:rsidR="00BF19BE" w:rsidRPr="00846086">
        <w:rPr>
          <w:color w:val="auto"/>
        </w:rPr>
        <w:t xml:space="preserve"> </w:t>
      </w:r>
      <w:r w:rsidR="008F245A" w:rsidRPr="00846086">
        <w:rPr>
          <w:color w:val="auto"/>
        </w:rPr>
        <w:t>ha</w:t>
      </w:r>
      <w:r w:rsidR="00591204" w:rsidRPr="00846086">
        <w:rPr>
          <w:color w:val="auto"/>
        </w:rPr>
        <w:t>ve indeed proven</w:t>
      </w:r>
      <w:r w:rsidR="001D3D64" w:rsidRPr="00846086">
        <w:rPr>
          <w:color w:val="auto"/>
        </w:rPr>
        <w:t xml:space="preserve"> successful in identifying</w:t>
      </w:r>
      <w:r w:rsidRPr="00846086">
        <w:rPr>
          <w:color w:val="auto"/>
        </w:rPr>
        <w:t xml:space="preserve"> novel </w:t>
      </w:r>
      <w:r w:rsidR="00D00A1F" w:rsidRPr="00846086">
        <w:rPr>
          <w:color w:val="auto"/>
        </w:rPr>
        <w:t>CK2</w:t>
      </w:r>
      <w:r w:rsidRPr="00846086">
        <w:rPr>
          <w:color w:val="auto"/>
        </w:rPr>
        <w:t xml:space="preserve"> substrates</w:t>
      </w:r>
      <w:r w:rsidR="004F0781" w:rsidRPr="00846086">
        <w:rPr>
          <w:color w:val="auto"/>
        </w:rPr>
        <w:fldChar w:fldCharType="begin">
          <w:fldData xml:space="preserve">PEVuZE5vdGU+PENpdGU+PEF1dGhvcj5UdXJvd2VjPC9BdXRob3I+PFllYXI+MjAxMDwvWWVhcj48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</w:fldData>
        </w:fldChar>
      </w:r>
      <w:r w:rsidR="007B2478" w:rsidRPr="00846086">
        <w:rPr>
          <w:color w:val="auto"/>
        </w:rPr>
        <w:instrText xml:space="preserve"> ADDIN EN.CITE </w:instrText>
      </w:r>
      <w:r w:rsidR="007B2478" w:rsidRPr="00846086">
        <w:rPr>
          <w:color w:val="auto"/>
        </w:rPr>
        <w:fldChar w:fldCharType="begin">
          <w:fldData xml:space="preserve">PEVuZE5vdGU+PENpdGU+PEF1dGhvcj5UdXJvd2VjPC9BdXRob3I+PFllYXI+MjAxMDwvWWVhcj48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</w:fldData>
        </w:fldChar>
      </w:r>
      <w:r w:rsidR="007B2478" w:rsidRPr="00846086">
        <w:rPr>
          <w:color w:val="auto"/>
        </w:rPr>
        <w:instrText xml:space="preserve"> ADDIN EN.CITE.DATA </w:instrText>
      </w:r>
      <w:r w:rsidR="007B2478" w:rsidRPr="00846086">
        <w:rPr>
          <w:color w:val="auto"/>
        </w:rPr>
      </w:r>
      <w:r w:rsidR="007B2478" w:rsidRPr="00846086">
        <w:rPr>
          <w:color w:val="auto"/>
        </w:rPr>
        <w:fldChar w:fldCharType="end"/>
      </w:r>
      <w:r w:rsidR="004F0781" w:rsidRPr="00846086">
        <w:rPr>
          <w:color w:val="auto"/>
        </w:rPr>
      </w:r>
      <w:r w:rsidR="004F0781" w:rsidRPr="00846086">
        <w:rPr>
          <w:color w:val="auto"/>
        </w:rPr>
        <w:fldChar w:fldCharType="separate"/>
      </w:r>
      <w:r w:rsidR="007B2478" w:rsidRPr="00846086">
        <w:rPr>
          <w:noProof/>
          <w:color w:val="auto"/>
          <w:vertAlign w:val="superscript"/>
        </w:rPr>
        <w:t>19-23</w:t>
      </w:r>
      <w:r w:rsidR="004F0781" w:rsidRPr="00846086">
        <w:rPr>
          <w:color w:val="auto"/>
        </w:rPr>
        <w:fldChar w:fldCharType="end"/>
      </w:r>
      <w:r w:rsidRPr="00846086">
        <w:rPr>
          <w:color w:val="auto"/>
        </w:rPr>
        <w:t>.</w:t>
      </w:r>
      <w:r w:rsidR="000A1A6D" w:rsidRPr="00846086">
        <w:rPr>
          <w:color w:val="auto"/>
        </w:rPr>
        <w:t xml:space="preserve"> </w:t>
      </w:r>
      <w:r w:rsidRPr="00846086">
        <w:rPr>
          <w:color w:val="auto"/>
        </w:rPr>
        <w:t>H</w:t>
      </w:r>
      <w:r w:rsidR="00D00A1F" w:rsidRPr="00846086">
        <w:rPr>
          <w:color w:val="auto"/>
        </w:rPr>
        <w:t>owever,</w:t>
      </w:r>
      <w:r w:rsidR="008F245A" w:rsidRPr="00846086">
        <w:rPr>
          <w:color w:val="auto"/>
        </w:rPr>
        <w:t xml:space="preserve"> </w:t>
      </w:r>
      <w:r w:rsidRPr="00846086">
        <w:rPr>
          <w:color w:val="auto"/>
        </w:rPr>
        <w:t xml:space="preserve">some of </w:t>
      </w:r>
      <w:r w:rsidR="00D00A1F" w:rsidRPr="00846086">
        <w:rPr>
          <w:color w:val="auto"/>
        </w:rPr>
        <w:t xml:space="preserve">these strategies </w:t>
      </w:r>
      <w:r w:rsidRPr="00846086">
        <w:rPr>
          <w:color w:val="auto"/>
        </w:rPr>
        <w:t xml:space="preserve">make use of immobilized substrate arrays, and </w:t>
      </w:r>
      <w:r w:rsidR="006570E1" w:rsidRPr="00846086">
        <w:rPr>
          <w:color w:val="auto"/>
        </w:rPr>
        <w:t>i</w:t>
      </w:r>
      <w:r w:rsidR="00EC7044" w:rsidRPr="00846086">
        <w:rPr>
          <w:color w:val="auto"/>
        </w:rPr>
        <w:t xml:space="preserve">t is possible </w:t>
      </w:r>
      <w:r w:rsidR="006570E1" w:rsidRPr="00846086">
        <w:rPr>
          <w:color w:val="auto"/>
        </w:rPr>
        <w:t xml:space="preserve">that </w:t>
      </w:r>
      <w:r w:rsidR="008F54E1" w:rsidRPr="00846086">
        <w:rPr>
          <w:color w:val="auto"/>
        </w:rPr>
        <w:t>the</w:t>
      </w:r>
      <w:r w:rsidR="00B25A98" w:rsidRPr="00846086">
        <w:rPr>
          <w:color w:val="auto"/>
        </w:rPr>
        <w:t xml:space="preserve"> conformation </w:t>
      </w:r>
      <w:r w:rsidR="00937F6D" w:rsidRPr="00846086">
        <w:rPr>
          <w:color w:val="auto"/>
        </w:rPr>
        <w:t xml:space="preserve">of </w:t>
      </w:r>
      <w:r w:rsidR="00EC7044" w:rsidRPr="00846086">
        <w:rPr>
          <w:color w:val="auto"/>
        </w:rPr>
        <w:t>an</w:t>
      </w:r>
      <w:r w:rsidR="00937F6D" w:rsidRPr="00846086">
        <w:rPr>
          <w:color w:val="auto"/>
        </w:rPr>
        <w:t xml:space="preserve"> immobilized </w:t>
      </w:r>
      <w:r w:rsidR="00EC7044" w:rsidRPr="00846086">
        <w:rPr>
          <w:color w:val="auto"/>
        </w:rPr>
        <w:t>protein</w:t>
      </w:r>
      <w:r w:rsidRPr="00846086">
        <w:rPr>
          <w:color w:val="auto"/>
        </w:rPr>
        <w:t xml:space="preserve"> may</w:t>
      </w:r>
      <w:r w:rsidR="00EC7044" w:rsidRPr="00846086">
        <w:rPr>
          <w:color w:val="auto"/>
        </w:rPr>
        <w:t xml:space="preserve"> </w:t>
      </w:r>
      <w:r w:rsidRPr="00846086">
        <w:rPr>
          <w:color w:val="auto"/>
        </w:rPr>
        <w:t>render</w:t>
      </w:r>
      <w:r w:rsidR="00B25A98" w:rsidRPr="00846086">
        <w:rPr>
          <w:color w:val="auto"/>
        </w:rPr>
        <w:t xml:space="preserve"> a </w:t>
      </w:r>
      <w:r w:rsidR="00EC7044" w:rsidRPr="00846086">
        <w:rPr>
          <w:color w:val="auto"/>
        </w:rPr>
        <w:t>po</w:t>
      </w:r>
      <w:r w:rsidR="009E2C69" w:rsidRPr="00846086">
        <w:rPr>
          <w:color w:val="auto"/>
        </w:rPr>
        <w:t xml:space="preserve">tential </w:t>
      </w:r>
      <w:r w:rsidRPr="00846086">
        <w:rPr>
          <w:color w:val="auto"/>
        </w:rPr>
        <w:t xml:space="preserve">phosphorylation </w:t>
      </w:r>
      <w:r w:rsidR="006F5123" w:rsidRPr="00846086">
        <w:rPr>
          <w:color w:val="auto"/>
        </w:rPr>
        <w:t xml:space="preserve">site </w:t>
      </w:r>
      <w:r w:rsidRPr="00846086">
        <w:rPr>
          <w:color w:val="auto"/>
        </w:rPr>
        <w:t>inaccessible</w:t>
      </w:r>
      <w:r w:rsidR="001D3D64" w:rsidRPr="00846086">
        <w:rPr>
          <w:color w:val="auto"/>
        </w:rPr>
        <w:t xml:space="preserve"> to the kinase</w:t>
      </w:r>
      <w:r w:rsidR="00EC7044" w:rsidRPr="00846086">
        <w:rPr>
          <w:color w:val="auto"/>
        </w:rPr>
        <w:t>.</w:t>
      </w:r>
      <w:r w:rsidR="00B25A98" w:rsidRPr="00846086">
        <w:rPr>
          <w:color w:val="auto"/>
        </w:rPr>
        <w:t xml:space="preserve"> </w:t>
      </w:r>
      <w:r w:rsidR="009D2721" w:rsidRPr="00846086">
        <w:rPr>
          <w:color w:val="auto"/>
        </w:rPr>
        <w:t>The</w:t>
      </w:r>
      <w:r w:rsidR="00B25A98" w:rsidRPr="00846086">
        <w:rPr>
          <w:color w:val="auto"/>
        </w:rPr>
        <w:t xml:space="preserve"> </w:t>
      </w:r>
      <w:r w:rsidR="00832EAF" w:rsidRPr="00846086">
        <w:rPr>
          <w:color w:val="auto"/>
        </w:rPr>
        <w:t>technique</w:t>
      </w:r>
      <w:r w:rsidRPr="00846086">
        <w:rPr>
          <w:color w:val="auto"/>
        </w:rPr>
        <w:t xml:space="preserve"> described here </w:t>
      </w:r>
      <w:r w:rsidR="007B5BEF" w:rsidRPr="00846086">
        <w:rPr>
          <w:color w:val="auto"/>
        </w:rPr>
        <w:t xml:space="preserve">permits phosphorylation </w:t>
      </w:r>
      <w:r w:rsidR="00937F6D" w:rsidRPr="00846086">
        <w:rPr>
          <w:color w:val="auto"/>
        </w:rPr>
        <w:t xml:space="preserve">within </w:t>
      </w:r>
      <w:r w:rsidR="009E2C69" w:rsidRPr="00846086">
        <w:rPr>
          <w:color w:val="auto"/>
        </w:rPr>
        <w:t xml:space="preserve">a </w:t>
      </w:r>
      <w:r w:rsidR="00937F6D" w:rsidRPr="00846086">
        <w:rPr>
          <w:color w:val="auto"/>
        </w:rPr>
        <w:t>more physiological or native environment</w:t>
      </w:r>
      <w:r w:rsidR="00832EAF" w:rsidRPr="00846086">
        <w:rPr>
          <w:color w:val="auto"/>
        </w:rPr>
        <w:t xml:space="preserve"> (i.e.</w:t>
      </w:r>
      <w:r w:rsidR="00A30F51">
        <w:rPr>
          <w:color w:val="auto"/>
        </w:rPr>
        <w:t>,</w:t>
      </w:r>
      <w:r w:rsidR="00832EAF" w:rsidRPr="00846086">
        <w:rPr>
          <w:color w:val="auto"/>
        </w:rPr>
        <w:t xml:space="preserve"> a </w:t>
      </w:r>
      <w:r w:rsidR="00EC7044" w:rsidRPr="00846086">
        <w:rPr>
          <w:color w:val="auto"/>
        </w:rPr>
        <w:t>cell lysate</w:t>
      </w:r>
      <w:r w:rsidR="00832EAF" w:rsidRPr="00846086">
        <w:rPr>
          <w:color w:val="auto"/>
        </w:rPr>
        <w:t>)</w:t>
      </w:r>
      <w:r w:rsidR="00937F6D" w:rsidRPr="00846086">
        <w:rPr>
          <w:color w:val="auto"/>
        </w:rPr>
        <w:t xml:space="preserve">, </w:t>
      </w:r>
      <w:r w:rsidRPr="00846086">
        <w:rPr>
          <w:color w:val="auto"/>
        </w:rPr>
        <w:t xml:space="preserve">thereby reducing the probability </w:t>
      </w:r>
      <w:r w:rsidR="002331C5" w:rsidRPr="00846086">
        <w:rPr>
          <w:color w:val="auto"/>
        </w:rPr>
        <w:t xml:space="preserve">of </w:t>
      </w:r>
      <w:r w:rsidRPr="00846086">
        <w:rPr>
          <w:color w:val="auto"/>
        </w:rPr>
        <w:t>site inaccessibility.</w:t>
      </w:r>
      <w:r w:rsidR="000A1A6D" w:rsidRPr="00846086">
        <w:rPr>
          <w:color w:val="auto"/>
        </w:rPr>
        <w:t xml:space="preserve"> </w:t>
      </w:r>
      <w:r w:rsidR="00F714EF" w:rsidRPr="00846086">
        <w:rPr>
          <w:color w:val="auto"/>
        </w:rPr>
        <w:t xml:space="preserve">Another benefit of this strategy is that </w:t>
      </w:r>
      <w:r w:rsidR="002331C5" w:rsidRPr="00846086">
        <w:rPr>
          <w:color w:val="auto"/>
        </w:rPr>
        <w:t xml:space="preserve">once </w:t>
      </w:r>
      <w:r w:rsidR="00253216" w:rsidRPr="00846086">
        <w:rPr>
          <w:color w:val="auto"/>
        </w:rPr>
        <w:t xml:space="preserve">protein identification is determined by mass spectrometry, </w:t>
      </w:r>
      <w:r w:rsidR="00937F6D" w:rsidRPr="00846086">
        <w:rPr>
          <w:color w:val="auto"/>
        </w:rPr>
        <w:t>v</w:t>
      </w:r>
      <w:r w:rsidR="009D2721" w:rsidRPr="00846086">
        <w:rPr>
          <w:color w:val="auto"/>
        </w:rPr>
        <w:t xml:space="preserve">alidation of </w:t>
      </w:r>
      <w:r w:rsidR="00D02936" w:rsidRPr="00846086">
        <w:rPr>
          <w:color w:val="auto"/>
        </w:rPr>
        <w:t xml:space="preserve">putative </w:t>
      </w:r>
      <w:r w:rsidR="00253216" w:rsidRPr="00846086">
        <w:rPr>
          <w:color w:val="auto"/>
        </w:rPr>
        <w:t xml:space="preserve">CK2 </w:t>
      </w:r>
      <w:r w:rsidR="00D02936" w:rsidRPr="00846086">
        <w:rPr>
          <w:color w:val="auto"/>
        </w:rPr>
        <w:t xml:space="preserve">substrates </w:t>
      </w:r>
      <w:r w:rsidR="009D2721" w:rsidRPr="00846086">
        <w:rPr>
          <w:color w:val="auto"/>
        </w:rPr>
        <w:t xml:space="preserve">can </w:t>
      </w:r>
      <w:r w:rsidR="00851E01" w:rsidRPr="00846086">
        <w:rPr>
          <w:color w:val="auto"/>
        </w:rPr>
        <w:t xml:space="preserve">easily </w:t>
      </w:r>
      <w:r w:rsidR="00687A0B" w:rsidRPr="00846086">
        <w:rPr>
          <w:color w:val="auto"/>
        </w:rPr>
        <w:t xml:space="preserve">be performed </w:t>
      </w:r>
      <w:r w:rsidR="00F714EF" w:rsidRPr="00846086">
        <w:rPr>
          <w:color w:val="auto"/>
        </w:rPr>
        <w:t xml:space="preserve">on samples collected during the procedure </w:t>
      </w:r>
      <w:r w:rsidR="00687A0B" w:rsidRPr="00846086">
        <w:rPr>
          <w:color w:val="auto"/>
        </w:rPr>
        <w:t>if</w:t>
      </w:r>
      <w:r w:rsidR="009D2721" w:rsidRPr="00846086">
        <w:rPr>
          <w:color w:val="auto"/>
        </w:rPr>
        <w:t xml:space="preserve"> antibodies </w:t>
      </w:r>
      <w:r w:rsidR="00EC7044" w:rsidRPr="00846086">
        <w:rPr>
          <w:color w:val="auto"/>
        </w:rPr>
        <w:t xml:space="preserve">directed </w:t>
      </w:r>
      <w:r w:rsidR="009D2721" w:rsidRPr="00846086">
        <w:rPr>
          <w:color w:val="auto"/>
        </w:rPr>
        <w:t xml:space="preserve">against the </w:t>
      </w:r>
      <w:r w:rsidR="00EC7044" w:rsidRPr="00846086">
        <w:rPr>
          <w:color w:val="auto"/>
        </w:rPr>
        <w:t xml:space="preserve">substrate </w:t>
      </w:r>
      <w:r w:rsidR="009D2721" w:rsidRPr="00846086">
        <w:rPr>
          <w:color w:val="auto"/>
        </w:rPr>
        <w:t>protein(s) of interest</w:t>
      </w:r>
      <w:r w:rsidR="00687A0B" w:rsidRPr="00846086">
        <w:rPr>
          <w:color w:val="auto"/>
        </w:rPr>
        <w:t xml:space="preserve"> are available</w:t>
      </w:r>
      <w:r w:rsidR="009D2721" w:rsidRPr="00846086">
        <w:rPr>
          <w:color w:val="auto"/>
        </w:rPr>
        <w:t>.</w:t>
      </w:r>
      <w:r w:rsidR="000A1A6D" w:rsidRPr="00846086">
        <w:rPr>
          <w:color w:val="auto"/>
        </w:rPr>
        <w:t xml:space="preserve"> </w:t>
      </w:r>
      <w:r w:rsidR="00EC7044" w:rsidRPr="00846086">
        <w:rPr>
          <w:color w:val="auto"/>
        </w:rPr>
        <w:t xml:space="preserve">For </w:t>
      </w:r>
      <w:r w:rsidR="00C101B4" w:rsidRPr="00846086">
        <w:rPr>
          <w:color w:val="auto"/>
        </w:rPr>
        <w:t>example</w:t>
      </w:r>
      <w:r w:rsidR="00EC7044" w:rsidRPr="00846086">
        <w:rPr>
          <w:color w:val="auto"/>
        </w:rPr>
        <w:t xml:space="preserve">, </w:t>
      </w:r>
      <w:r w:rsidR="00253216" w:rsidRPr="00846086">
        <w:rPr>
          <w:color w:val="auto"/>
        </w:rPr>
        <w:t xml:space="preserve">using standard </w:t>
      </w:r>
      <w:r w:rsidR="00A30F51">
        <w:rPr>
          <w:color w:val="auto"/>
        </w:rPr>
        <w:t>w</w:t>
      </w:r>
      <w:r w:rsidR="00253216" w:rsidRPr="00846086">
        <w:rPr>
          <w:color w:val="auto"/>
        </w:rPr>
        <w:t xml:space="preserve">estern blotting, </w:t>
      </w:r>
      <w:r w:rsidR="00EC7044" w:rsidRPr="00846086">
        <w:rPr>
          <w:color w:val="auto"/>
        </w:rPr>
        <w:t>o</w:t>
      </w:r>
      <w:r w:rsidR="004F449B" w:rsidRPr="00846086">
        <w:rPr>
          <w:color w:val="auto"/>
        </w:rPr>
        <w:t>ne should o</w:t>
      </w:r>
      <w:r w:rsidR="00832EAF" w:rsidRPr="00846086">
        <w:rPr>
          <w:color w:val="auto"/>
        </w:rPr>
        <w:t>bserve a reduction in the level</w:t>
      </w:r>
      <w:r w:rsidR="004F449B" w:rsidRPr="00846086">
        <w:rPr>
          <w:color w:val="auto"/>
        </w:rPr>
        <w:t xml:space="preserve"> </w:t>
      </w:r>
      <w:r w:rsidR="00937F6D" w:rsidRPr="00846086">
        <w:rPr>
          <w:color w:val="auto"/>
        </w:rPr>
        <w:t xml:space="preserve">of the relevant protein </w:t>
      </w:r>
      <w:r w:rsidR="004F449B" w:rsidRPr="00846086">
        <w:rPr>
          <w:color w:val="auto"/>
        </w:rPr>
        <w:t xml:space="preserve">in the depleted (post-IP) samples </w:t>
      </w:r>
      <w:r w:rsidR="00937F6D" w:rsidRPr="00846086">
        <w:rPr>
          <w:color w:val="auto"/>
        </w:rPr>
        <w:t xml:space="preserve">and </w:t>
      </w:r>
      <w:r w:rsidR="00851E01" w:rsidRPr="00846086">
        <w:rPr>
          <w:color w:val="auto"/>
        </w:rPr>
        <w:t>its presence</w:t>
      </w:r>
      <w:r w:rsidR="00937F6D" w:rsidRPr="00846086">
        <w:rPr>
          <w:color w:val="auto"/>
        </w:rPr>
        <w:t xml:space="preserve"> in the anti-th</w:t>
      </w:r>
      <w:r w:rsidR="00B2605C" w:rsidRPr="00846086">
        <w:rPr>
          <w:color w:val="auto"/>
        </w:rPr>
        <w:t>i</w:t>
      </w:r>
      <w:r w:rsidR="00937F6D" w:rsidRPr="00846086">
        <w:rPr>
          <w:color w:val="auto"/>
        </w:rPr>
        <w:t>op</w:t>
      </w:r>
      <w:r w:rsidR="00BC2A38" w:rsidRPr="00846086">
        <w:rPr>
          <w:color w:val="auto"/>
        </w:rPr>
        <w:t xml:space="preserve">hosphate ester </w:t>
      </w:r>
      <w:proofErr w:type="spellStart"/>
      <w:r w:rsidR="00BC2A38" w:rsidRPr="00846086">
        <w:rPr>
          <w:color w:val="auto"/>
        </w:rPr>
        <w:t>immunoprecipitates</w:t>
      </w:r>
      <w:proofErr w:type="spellEnd"/>
      <w:r w:rsidR="00144BF8" w:rsidRPr="00846086">
        <w:rPr>
          <w:color w:val="auto"/>
        </w:rPr>
        <w:t xml:space="preserve"> as we have demonstrated for </w:t>
      </w:r>
      <w:r w:rsidR="000D472F" w:rsidRPr="00846086">
        <w:rPr>
          <w:color w:val="auto"/>
        </w:rPr>
        <w:t xml:space="preserve">the known CK2 substrate </w:t>
      </w:r>
      <w:proofErr w:type="spellStart"/>
      <w:r w:rsidR="00144BF8" w:rsidRPr="00846086">
        <w:rPr>
          <w:color w:val="auto"/>
        </w:rPr>
        <w:t>nucleolin</w:t>
      </w:r>
      <w:proofErr w:type="spellEnd"/>
      <w:r w:rsidR="00820A9B" w:rsidRPr="00846086">
        <w:rPr>
          <w:color w:val="auto"/>
        </w:rPr>
        <w:t xml:space="preserve"> (</w:t>
      </w:r>
      <w:r w:rsidR="00820A9B" w:rsidRPr="00A30F51">
        <w:rPr>
          <w:b/>
          <w:color w:val="auto"/>
        </w:rPr>
        <w:t>Figure 4</w:t>
      </w:r>
      <w:r w:rsidR="00820A9B" w:rsidRPr="00846086">
        <w:rPr>
          <w:color w:val="auto"/>
        </w:rPr>
        <w:t>)</w:t>
      </w:r>
      <w:r w:rsidR="00253216" w:rsidRPr="00846086">
        <w:rPr>
          <w:color w:val="auto"/>
        </w:rPr>
        <w:t>.</w:t>
      </w:r>
    </w:p>
    <w:p w14:paraId="252F536E" w14:textId="77777777" w:rsidR="0017663B" w:rsidRPr="00846086" w:rsidRDefault="0017663B" w:rsidP="00846086">
      <w:pPr>
        <w:rPr>
          <w:color w:val="auto"/>
        </w:rPr>
      </w:pPr>
    </w:p>
    <w:p w14:paraId="31425A51" w14:textId="035701B3" w:rsidR="00EE7B3D" w:rsidRPr="00846086" w:rsidRDefault="00C02F66" w:rsidP="00846086">
      <w:pPr>
        <w:rPr>
          <w:color w:val="auto"/>
        </w:rPr>
      </w:pPr>
      <w:r w:rsidRPr="00846086">
        <w:rPr>
          <w:color w:val="auto"/>
        </w:rPr>
        <w:t xml:space="preserve">A </w:t>
      </w:r>
      <w:r w:rsidR="002E14CC" w:rsidRPr="00846086">
        <w:rPr>
          <w:color w:val="auto"/>
        </w:rPr>
        <w:t xml:space="preserve">notable </w:t>
      </w:r>
      <w:r w:rsidRPr="00846086">
        <w:rPr>
          <w:color w:val="auto"/>
        </w:rPr>
        <w:t>limi</w:t>
      </w:r>
      <w:r w:rsidR="009D2721" w:rsidRPr="00846086">
        <w:rPr>
          <w:color w:val="auto"/>
        </w:rPr>
        <w:t>tation of this method</w:t>
      </w:r>
      <w:r w:rsidR="00894A67" w:rsidRPr="00846086">
        <w:rPr>
          <w:color w:val="auto"/>
        </w:rPr>
        <w:t xml:space="preserve"> is that the </w:t>
      </w:r>
      <w:r w:rsidR="00832EAF" w:rsidRPr="00846086">
        <w:rPr>
          <w:color w:val="auto"/>
        </w:rPr>
        <w:t>final</w:t>
      </w:r>
      <w:r w:rsidR="00894A67" w:rsidRPr="00846086">
        <w:rPr>
          <w:color w:val="auto"/>
        </w:rPr>
        <w:t xml:space="preserve"> step</w:t>
      </w:r>
      <w:r w:rsidRPr="00846086">
        <w:rPr>
          <w:color w:val="auto"/>
        </w:rPr>
        <w:t xml:space="preserve"> </w:t>
      </w:r>
      <w:r w:rsidR="00A723F7" w:rsidRPr="00846086">
        <w:rPr>
          <w:color w:val="auto"/>
        </w:rPr>
        <w:t xml:space="preserve">of the procedure </w:t>
      </w:r>
      <w:r w:rsidR="00832EAF" w:rsidRPr="00846086">
        <w:rPr>
          <w:color w:val="auto"/>
        </w:rPr>
        <w:t xml:space="preserve">prior to analysis by mass spectrometry </w:t>
      </w:r>
      <w:r w:rsidR="00B25A98" w:rsidRPr="00846086">
        <w:rPr>
          <w:color w:val="auto"/>
        </w:rPr>
        <w:t>relies on the ability to discern discrete difference</w:t>
      </w:r>
      <w:r w:rsidR="00832EAF" w:rsidRPr="00846086">
        <w:rPr>
          <w:color w:val="auto"/>
        </w:rPr>
        <w:t>s</w:t>
      </w:r>
      <w:r w:rsidR="00B25A98" w:rsidRPr="00846086">
        <w:rPr>
          <w:color w:val="auto"/>
        </w:rPr>
        <w:t xml:space="preserve"> in banding pattern </w:t>
      </w:r>
      <w:r w:rsidR="00832EAF" w:rsidRPr="00846086">
        <w:rPr>
          <w:color w:val="auto"/>
        </w:rPr>
        <w:t>on a gel</w:t>
      </w:r>
      <w:r w:rsidR="009E6E7E" w:rsidRPr="00846086">
        <w:rPr>
          <w:color w:val="auto"/>
        </w:rPr>
        <w:t>.</w:t>
      </w:r>
      <w:r w:rsidR="000A1A6D" w:rsidRPr="00846086">
        <w:rPr>
          <w:color w:val="auto"/>
        </w:rPr>
        <w:t xml:space="preserve"> </w:t>
      </w:r>
      <w:r w:rsidR="009E6E7E" w:rsidRPr="00846086">
        <w:rPr>
          <w:color w:val="auto"/>
        </w:rPr>
        <w:t>Thus</w:t>
      </w:r>
      <w:r w:rsidR="00A30F51">
        <w:rPr>
          <w:color w:val="auto"/>
        </w:rPr>
        <w:t>,</w:t>
      </w:r>
      <w:r w:rsidR="009E6E7E" w:rsidRPr="00846086">
        <w:rPr>
          <w:color w:val="auto"/>
        </w:rPr>
        <w:t xml:space="preserve"> it is </w:t>
      </w:r>
      <w:r w:rsidR="001D5DE3" w:rsidRPr="00846086">
        <w:rPr>
          <w:color w:val="auto"/>
        </w:rPr>
        <w:t xml:space="preserve">certainly </w:t>
      </w:r>
      <w:r w:rsidR="009E6E7E" w:rsidRPr="00846086">
        <w:rPr>
          <w:color w:val="auto"/>
        </w:rPr>
        <w:t>possible</w:t>
      </w:r>
      <w:r w:rsidRPr="00846086">
        <w:rPr>
          <w:color w:val="auto"/>
        </w:rPr>
        <w:t xml:space="preserve"> </w:t>
      </w:r>
      <w:r w:rsidR="009E6E7E" w:rsidRPr="00846086">
        <w:rPr>
          <w:color w:val="auto"/>
        </w:rPr>
        <w:t>that</w:t>
      </w:r>
      <w:r w:rsidRPr="00846086">
        <w:rPr>
          <w:color w:val="auto"/>
        </w:rPr>
        <w:t xml:space="preserve"> </w:t>
      </w:r>
      <w:r w:rsidR="001D5DE3" w:rsidRPr="00846086">
        <w:rPr>
          <w:color w:val="auto"/>
        </w:rPr>
        <w:t>specific</w:t>
      </w:r>
      <w:r w:rsidRPr="00846086">
        <w:rPr>
          <w:color w:val="auto"/>
        </w:rPr>
        <w:t xml:space="preserve"> </w:t>
      </w:r>
      <w:r w:rsidR="003D4189" w:rsidRPr="00846086">
        <w:rPr>
          <w:color w:val="auto"/>
        </w:rPr>
        <w:t xml:space="preserve">CK2 </w:t>
      </w:r>
      <w:r w:rsidRPr="00846086">
        <w:rPr>
          <w:color w:val="auto"/>
        </w:rPr>
        <w:t xml:space="preserve">substrates </w:t>
      </w:r>
      <w:r w:rsidR="009E6E7E" w:rsidRPr="00846086">
        <w:rPr>
          <w:color w:val="auto"/>
        </w:rPr>
        <w:t xml:space="preserve">may be missed </w:t>
      </w:r>
      <w:r w:rsidRPr="00846086">
        <w:rPr>
          <w:color w:val="auto"/>
        </w:rPr>
        <w:t xml:space="preserve">if they are of </w:t>
      </w:r>
      <w:r w:rsidR="00EE7B3D" w:rsidRPr="00846086">
        <w:rPr>
          <w:color w:val="auto"/>
        </w:rPr>
        <w:t>low abundance</w:t>
      </w:r>
      <w:r w:rsidR="00832EAF" w:rsidRPr="00846086">
        <w:rPr>
          <w:color w:val="auto"/>
        </w:rPr>
        <w:t xml:space="preserve"> and therefore below the </w:t>
      </w:r>
      <w:r w:rsidR="009E6E7E" w:rsidRPr="00846086">
        <w:rPr>
          <w:color w:val="auto"/>
        </w:rPr>
        <w:t>limit</w:t>
      </w:r>
      <w:r w:rsidR="00832EAF" w:rsidRPr="00846086">
        <w:rPr>
          <w:color w:val="auto"/>
        </w:rPr>
        <w:t xml:space="preserve"> of </w:t>
      </w:r>
      <w:r w:rsidR="009E6E7E" w:rsidRPr="00846086">
        <w:rPr>
          <w:color w:val="auto"/>
        </w:rPr>
        <w:t>visual detection.</w:t>
      </w:r>
      <w:r w:rsidR="000A1A6D" w:rsidRPr="00846086">
        <w:rPr>
          <w:color w:val="auto"/>
        </w:rPr>
        <w:t xml:space="preserve"> </w:t>
      </w:r>
      <w:r w:rsidR="00894A67" w:rsidRPr="00846086">
        <w:rPr>
          <w:color w:val="auto"/>
        </w:rPr>
        <w:t xml:space="preserve">If one is concerned about this </w:t>
      </w:r>
      <w:r w:rsidR="009E6E7E" w:rsidRPr="00846086">
        <w:rPr>
          <w:color w:val="auto"/>
        </w:rPr>
        <w:t xml:space="preserve">possibility, </w:t>
      </w:r>
      <w:r w:rsidRPr="00846086">
        <w:rPr>
          <w:color w:val="auto"/>
        </w:rPr>
        <w:t xml:space="preserve">a more sensitive method </w:t>
      </w:r>
      <w:r w:rsidR="00832EAF" w:rsidRPr="00846086">
        <w:rPr>
          <w:color w:val="auto"/>
        </w:rPr>
        <w:t xml:space="preserve">such as silver </w:t>
      </w:r>
      <w:r w:rsidR="009E6E7E" w:rsidRPr="00846086">
        <w:rPr>
          <w:color w:val="auto"/>
        </w:rPr>
        <w:t xml:space="preserve">staining </w:t>
      </w:r>
      <w:r w:rsidRPr="00846086">
        <w:rPr>
          <w:color w:val="auto"/>
        </w:rPr>
        <w:t xml:space="preserve">can be used to </w:t>
      </w:r>
      <w:r w:rsidR="00832EAF" w:rsidRPr="00846086">
        <w:rPr>
          <w:color w:val="auto"/>
        </w:rPr>
        <w:t>visualize</w:t>
      </w:r>
      <w:r w:rsidRPr="00846086">
        <w:rPr>
          <w:color w:val="auto"/>
        </w:rPr>
        <w:t xml:space="preserve"> these proteins </w:t>
      </w:r>
      <w:r w:rsidR="009E6E7E" w:rsidRPr="00846086">
        <w:rPr>
          <w:color w:val="auto"/>
        </w:rPr>
        <w:t xml:space="preserve">instead of </w:t>
      </w:r>
      <w:r w:rsidR="00A723F7" w:rsidRPr="00846086">
        <w:rPr>
          <w:color w:val="auto"/>
        </w:rPr>
        <w:t xml:space="preserve">using </w:t>
      </w:r>
      <w:r w:rsidR="00F75335" w:rsidRPr="00846086">
        <w:rPr>
          <w:color w:val="auto"/>
        </w:rPr>
        <w:t>Coo</w:t>
      </w:r>
      <w:r w:rsidR="009E6E7E" w:rsidRPr="00846086">
        <w:rPr>
          <w:color w:val="auto"/>
        </w:rPr>
        <w:t>massie</w:t>
      </w:r>
      <w:r w:rsidR="00FF00BA" w:rsidRPr="00846086">
        <w:rPr>
          <w:color w:val="auto"/>
        </w:rPr>
        <w:t xml:space="preserve"> </w:t>
      </w:r>
      <w:r w:rsidR="009E6E7E" w:rsidRPr="00846086">
        <w:rPr>
          <w:color w:val="auto"/>
        </w:rPr>
        <w:t>blue.</w:t>
      </w:r>
      <w:r w:rsidR="000A1A6D" w:rsidRPr="00846086">
        <w:rPr>
          <w:color w:val="auto"/>
        </w:rPr>
        <w:t xml:space="preserve"> </w:t>
      </w:r>
      <w:r w:rsidR="002401ED" w:rsidRPr="00846086">
        <w:rPr>
          <w:color w:val="auto"/>
        </w:rPr>
        <w:t xml:space="preserve">An additional consideration that should be </w:t>
      </w:r>
      <w:r w:rsidR="00B75C54" w:rsidRPr="00846086">
        <w:rPr>
          <w:color w:val="auto"/>
        </w:rPr>
        <w:t xml:space="preserve">acknowledged </w:t>
      </w:r>
      <w:r w:rsidR="002401ED" w:rsidRPr="00846086">
        <w:rPr>
          <w:color w:val="auto"/>
        </w:rPr>
        <w:t xml:space="preserve">is that </w:t>
      </w:r>
      <w:proofErr w:type="gramStart"/>
      <w:r w:rsidR="00B75C54" w:rsidRPr="00846086">
        <w:rPr>
          <w:color w:val="auto"/>
        </w:rPr>
        <w:t>a number of</w:t>
      </w:r>
      <w:proofErr w:type="gramEnd"/>
      <w:r w:rsidR="00B75C54" w:rsidRPr="00846086">
        <w:rPr>
          <w:color w:val="auto"/>
        </w:rPr>
        <w:t xml:space="preserve"> CK2 substrates may not be identified using this strategy since the physiologically </w:t>
      </w:r>
      <w:r w:rsidR="00B75C54" w:rsidRPr="00846086">
        <w:rPr>
          <w:color w:val="auto"/>
        </w:rPr>
        <w:lastRenderedPageBreak/>
        <w:t xml:space="preserve">relevant sites will already be phosphorylated in vivo. </w:t>
      </w:r>
      <w:r w:rsidR="00936E45" w:rsidRPr="00846086">
        <w:rPr>
          <w:color w:val="auto"/>
        </w:rPr>
        <w:t xml:space="preserve">This is </w:t>
      </w:r>
      <w:r w:rsidR="00144BF8" w:rsidRPr="00846086">
        <w:rPr>
          <w:color w:val="auto"/>
        </w:rPr>
        <w:t xml:space="preserve">almost certainly to be the case </w:t>
      </w:r>
      <w:r w:rsidR="00936E45" w:rsidRPr="00846086">
        <w:rPr>
          <w:color w:val="auto"/>
        </w:rPr>
        <w:t xml:space="preserve">given the </w:t>
      </w:r>
      <w:r w:rsidR="00B75C54" w:rsidRPr="00846086">
        <w:rPr>
          <w:color w:val="auto"/>
        </w:rPr>
        <w:t>constitutive activity of CK2</w:t>
      </w:r>
      <w:r w:rsidR="00144BF8" w:rsidRPr="00846086">
        <w:rPr>
          <w:color w:val="auto"/>
        </w:rPr>
        <w:t>.</w:t>
      </w:r>
      <w:r w:rsidR="000A1A6D" w:rsidRPr="00846086">
        <w:rPr>
          <w:color w:val="auto"/>
        </w:rPr>
        <w:t xml:space="preserve"> </w:t>
      </w:r>
      <w:r w:rsidR="00ED6CCF" w:rsidRPr="00846086">
        <w:rPr>
          <w:color w:val="auto"/>
        </w:rPr>
        <w:t>Finally</w:t>
      </w:r>
      <w:r w:rsidR="00056A4C" w:rsidRPr="00846086">
        <w:rPr>
          <w:color w:val="auto"/>
        </w:rPr>
        <w:t xml:space="preserve">, </w:t>
      </w:r>
      <w:r w:rsidR="00ED6CCF" w:rsidRPr="00846086">
        <w:rPr>
          <w:color w:val="auto"/>
        </w:rPr>
        <w:t>i</w:t>
      </w:r>
      <w:r w:rsidR="006C10AC" w:rsidRPr="00846086">
        <w:rPr>
          <w:color w:val="auto"/>
        </w:rPr>
        <w:t xml:space="preserve">t should also be noted that this methodology only identifies </w:t>
      </w:r>
      <w:r w:rsidR="00520D35" w:rsidRPr="00846086">
        <w:rPr>
          <w:color w:val="auto"/>
        </w:rPr>
        <w:t xml:space="preserve">proteins </w:t>
      </w:r>
      <w:r w:rsidR="00283D9C" w:rsidRPr="00846086">
        <w:rPr>
          <w:color w:val="auto"/>
        </w:rPr>
        <w:t xml:space="preserve">as putative </w:t>
      </w:r>
      <w:r w:rsidR="006C10AC" w:rsidRPr="00846086">
        <w:rPr>
          <w:color w:val="auto"/>
        </w:rPr>
        <w:t xml:space="preserve">substrates </w:t>
      </w:r>
      <w:r w:rsidR="00520D35" w:rsidRPr="00846086">
        <w:rPr>
          <w:color w:val="auto"/>
        </w:rPr>
        <w:t>of CK2 in vitro.</w:t>
      </w:r>
      <w:r w:rsidR="000A1A6D" w:rsidRPr="00846086">
        <w:rPr>
          <w:color w:val="auto"/>
        </w:rPr>
        <w:t xml:space="preserve"> </w:t>
      </w:r>
      <w:r w:rsidR="00283D9C" w:rsidRPr="00846086">
        <w:rPr>
          <w:color w:val="auto"/>
        </w:rPr>
        <w:t xml:space="preserve">Subsequent </w:t>
      </w:r>
      <w:r w:rsidR="00C6210E" w:rsidRPr="00846086">
        <w:rPr>
          <w:color w:val="auto"/>
        </w:rPr>
        <w:t xml:space="preserve">assays to validate that these are physiologically relevant </w:t>
      </w:r>
      <w:r w:rsidR="00520D35" w:rsidRPr="00846086">
        <w:rPr>
          <w:color w:val="auto"/>
        </w:rPr>
        <w:t xml:space="preserve">substrates </w:t>
      </w:r>
      <w:r w:rsidR="00283D9C" w:rsidRPr="00846086">
        <w:rPr>
          <w:color w:val="auto"/>
        </w:rPr>
        <w:t xml:space="preserve">of CK2 </w:t>
      </w:r>
      <w:r w:rsidR="00520D35" w:rsidRPr="00846086">
        <w:rPr>
          <w:color w:val="auto"/>
        </w:rPr>
        <w:t xml:space="preserve">in vivo </w:t>
      </w:r>
      <w:r w:rsidR="00C6210E" w:rsidRPr="00846086">
        <w:rPr>
          <w:color w:val="auto"/>
        </w:rPr>
        <w:t>are required</w:t>
      </w:r>
      <w:r w:rsidR="00283D9C" w:rsidRPr="00846086">
        <w:rPr>
          <w:color w:val="auto"/>
        </w:rPr>
        <w:t xml:space="preserve"> and </w:t>
      </w:r>
      <w:r w:rsidR="00056A4C" w:rsidRPr="00846086">
        <w:rPr>
          <w:color w:val="auto"/>
        </w:rPr>
        <w:t xml:space="preserve">should </w:t>
      </w:r>
      <w:r w:rsidR="00283D9C" w:rsidRPr="00846086">
        <w:rPr>
          <w:color w:val="auto"/>
        </w:rPr>
        <w:t xml:space="preserve">entail </w:t>
      </w:r>
      <w:r w:rsidR="00056A4C" w:rsidRPr="00846086">
        <w:rPr>
          <w:color w:val="auto"/>
        </w:rPr>
        <w:t xml:space="preserve">identification of CK2-dependent phosphorylation sites </w:t>
      </w:r>
      <w:r w:rsidR="00FB7B29" w:rsidRPr="00846086">
        <w:rPr>
          <w:color w:val="auto"/>
        </w:rPr>
        <w:t>and</w:t>
      </w:r>
      <w:r w:rsidR="00283D9C" w:rsidRPr="00846086">
        <w:rPr>
          <w:color w:val="auto"/>
        </w:rPr>
        <w:t xml:space="preserve"> </w:t>
      </w:r>
      <w:r w:rsidR="00415CF2" w:rsidRPr="00846086">
        <w:rPr>
          <w:color w:val="auto"/>
        </w:rPr>
        <w:t>assessing</w:t>
      </w:r>
      <w:r w:rsidR="00283D9C" w:rsidRPr="00846086">
        <w:rPr>
          <w:color w:val="auto"/>
        </w:rPr>
        <w:t xml:space="preserve"> if phosphorylation </w:t>
      </w:r>
      <w:r w:rsidR="00415CF2" w:rsidRPr="00846086">
        <w:rPr>
          <w:color w:val="auto"/>
        </w:rPr>
        <w:t xml:space="preserve">of these </w:t>
      </w:r>
      <w:proofErr w:type="gramStart"/>
      <w:r w:rsidR="00415CF2" w:rsidRPr="00846086">
        <w:rPr>
          <w:color w:val="auto"/>
        </w:rPr>
        <w:t>particular residues</w:t>
      </w:r>
      <w:proofErr w:type="gramEnd"/>
      <w:r w:rsidR="00415CF2" w:rsidRPr="00846086">
        <w:rPr>
          <w:color w:val="auto"/>
        </w:rPr>
        <w:t xml:space="preserve"> is altered in response to manipulation of CK2 kinase activity.</w:t>
      </w:r>
    </w:p>
    <w:p w14:paraId="7D814BE6" w14:textId="77777777" w:rsidR="00AE437E" w:rsidRPr="00846086" w:rsidRDefault="00AE437E" w:rsidP="00846086">
      <w:pPr>
        <w:rPr>
          <w:color w:val="auto"/>
        </w:rPr>
      </w:pPr>
    </w:p>
    <w:p w14:paraId="3CE9F0E8" w14:textId="1B0C94D5" w:rsidR="00BF19BE" w:rsidRPr="00846086" w:rsidRDefault="00894A67" w:rsidP="00846086">
      <w:pPr>
        <w:rPr>
          <w:color w:val="auto"/>
        </w:rPr>
      </w:pPr>
      <w:r w:rsidRPr="00846086">
        <w:rPr>
          <w:color w:val="auto"/>
        </w:rPr>
        <w:t>In summary,</w:t>
      </w:r>
      <w:r w:rsidR="00EA5CF8" w:rsidRPr="00846086">
        <w:rPr>
          <w:color w:val="auto"/>
        </w:rPr>
        <w:t xml:space="preserve"> this strategy coupled with</w:t>
      </w:r>
      <w:r w:rsidRPr="00846086">
        <w:rPr>
          <w:color w:val="auto"/>
        </w:rPr>
        <w:t xml:space="preserve"> downstream </w:t>
      </w:r>
      <w:r w:rsidR="00BA4FF7" w:rsidRPr="00846086">
        <w:rPr>
          <w:color w:val="auto"/>
        </w:rPr>
        <w:t xml:space="preserve">experimental </w:t>
      </w:r>
      <w:r w:rsidRPr="00846086">
        <w:rPr>
          <w:color w:val="auto"/>
        </w:rPr>
        <w:t>approaches</w:t>
      </w:r>
      <w:r w:rsidR="00EA5CF8" w:rsidRPr="00846086">
        <w:rPr>
          <w:color w:val="auto"/>
        </w:rPr>
        <w:t xml:space="preserve"> (phosphorylation site mapping by truncation/deletion analysis</w:t>
      </w:r>
      <w:r w:rsidR="00296585" w:rsidRPr="00846086">
        <w:rPr>
          <w:color w:val="auto"/>
        </w:rPr>
        <w:t xml:space="preserve">, </w:t>
      </w:r>
      <w:r w:rsidR="00EA5CF8" w:rsidRPr="00846086">
        <w:rPr>
          <w:color w:val="auto"/>
        </w:rPr>
        <w:t xml:space="preserve">site-directed mutagenesis, functional in-vitro </w:t>
      </w:r>
      <w:r w:rsidR="006C10AC" w:rsidRPr="00846086">
        <w:rPr>
          <w:color w:val="auto"/>
        </w:rPr>
        <w:t xml:space="preserve">and in-vivo </w:t>
      </w:r>
      <w:r w:rsidR="00EA5CF8" w:rsidRPr="00846086">
        <w:rPr>
          <w:color w:val="auto"/>
        </w:rPr>
        <w:t>assays, etc.)</w:t>
      </w:r>
      <w:r w:rsidRPr="00846086">
        <w:rPr>
          <w:color w:val="auto"/>
        </w:rPr>
        <w:t xml:space="preserve"> </w:t>
      </w:r>
      <w:r w:rsidR="00EA5CF8" w:rsidRPr="00846086">
        <w:rPr>
          <w:color w:val="auto"/>
        </w:rPr>
        <w:t>will</w:t>
      </w:r>
      <w:r w:rsidRPr="00846086">
        <w:rPr>
          <w:color w:val="auto"/>
        </w:rPr>
        <w:t xml:space="preserve"> </w:t>
      </w:r>
      <w:r w:rsidR="00BA4FF7" w:rsidRPr="00846086">
        <w:rPr>
          <w:color w:val="auto"/>
        </w:rPr>
        <w:t>facilitate</w:t>
      </w:r>
      <w:r w:rsidR="00BF351C" w:rsidRPr="00846086">
        <w:rPr>
          <w:color w:val="auto"/>
        </w:rPr>
        <w:t xml:space="preserve"> </w:t>
      </w:r>
      <w:r w:rsidR="00521E8D" w:rsidRPr="00846086">
        <w:rPr>
          <w:color w:val="auto"/>
        </w:rPr>
        <w:t>the study of this unusual kinase and will</w:t>
      </w:r>
      <w:r w:rsidR="00BA4FF7" w:rsidRPr="00846086">
        <w:rPr>
          <w:color w:val="auto"/>
        </w:rPr>
        <w:t xml:space="preserve"> </w:t>
      </w:r>
      <w:r w:rsidR="00521E8D" w:rsidRPr="00846086">
        <w:rPr>
          <w:color w:val="auto"/>
        </w:rPr>
        <w:t xml:space="preserve">increase our </w:t>
      </w:r>
      <w:r w:rsidR="00B14021" w:rsidRPr="00846086">
        <w:rPr>
          <w:color w:val="auto"/>
        </w:rPr>
        <w:t xml:space="preserve">understanding of </w:t>
      </w:r>
      <w:r w:rsidR="00521E8D" w:rsidRPr="00846086">
        <w:rPr>
          <w:color w:val="auto"/>
        </w:rPr>
        <w:t xml:space="preserve">the various roles that </w:t>
      </w:r>
      <w:r w:rsidR="00B14021" w:rsidRPr="00846086">
        <w:rPr>
          <w:color w:val="auto"/>
        </w:rPr>
        <w:t xml:space="preserve">CK2 </w:t>
      </w:r>
      <w:r w:rsidR="00521E8D" w:rsidRPr="00846086">
        <w:rPr>
          <w:color w:val="auto"/>
        </w:rPr>
        <w:t xml:space="preserve">plays </w:t>
      </w:r>
      <w:r w:rsidR="00B14021" w:rsidRPr="00846086">
        <w:rPr>
          <w:color w:val="auto"/>
        </w:rPr>
        <w:t>in multiple biological systems.</w:t>
      </w:r>
      <w:r w:rsidR="000A1A6D" w:rsidRPr="00846086">
        <w:rPr>
          <w:color w:val="auto"/>
        </w:rPr>
        <w:t xml:space="preserve"> </w:t>
      </w:r>
    </w:p>
    <w:p w14:paraId="7D26ED3F" w14:textId="77777777" w:rsidR="00B25A98" w:rsidRPr="00846086" w:rsidRDefault="00B25A98" w:rsidP="00846086">
      <w:pPr>
        <w:rPr>
          <w:color w:val="auto"/>
        </w:rPr>
      </w:pPr>
    </w:p>
    <w:p w14:paraId="1734505F" w14:textId="151F55F7" w:rsidR="00AA03DF" w:rsidRPr="00846086" w:rsidRDefault="00AA03DF" w:rsidP="00846086">
      <w:pPr>
        <w:pStyle w:val="NormalWeb"/>
        <w:spacing w:before="0" w:beforeAutospacing="0" w:after="0" w:afterAutospacing="0"/>
        <w:rPr>
          <w:color w:val="808080"/>
        </w:rPr>
      </w:pPr>
      <w:r w:rsidRPr="00846086">
        <w:rPr>
          <w:b/>
          <w:bCs/>
        </w:rPr>
        <w:t xml:space="preserve">ACKNOWLEDGMENTS: </w:t>
      </w:r>
    </w:p>
    <w:p w14:paraId="2D96E92E" w14:textId="2FF408A1" w:rsidR="00AA03DF" w:rsidRPr="00846086" w:rsidRDefault="00EA39C6" w:rsidP="00846086">
      <w:pPr>
        <w:rPr>
          <w:color w:val="000000" w:themeColor="text1"/>
        </w:rPr>
      </w:pPr>
      <w:r w:rsidRPr="00846086">
        <w:rPr>
          <w:color w:val="auto"/>
        </w:rPr>
        <w:t xml:space="preserve">This work was supported </w:t>
      </w:r>
      <w:r w:rsidR="000A6E43" w:rsidRPr="00846086">
        <w:rPr>
          <w:color w:val="auto"/>
        </w:rPr>
        <w:t xml:space="preserve">in part </w:t>
      </w:r>
      <w:r w:rsidRPr="00846086">
        <w:rPr>
          <w:color w:val="auto"/>
        </w:rPr>
        <w:t>by a Commonwealth Universal Research Enhancement grant from the Pennsylvania Department of Health</w:t>
      </w:r>
      <w:r w:rsidR="00351CB9" w:rsidRPr="00846086">
        <w:rPr>
          <w:color w:val="auto"/>
        </w:rPr>
        <w:t xml:space="preserve"> </w:t>
      </w:r>
      <w:r w:rsidRPr="00846086">
        <w:rPr>
          <w:color w:val="auto"/>
        </w:rPr>
        <w:t>to T.I.S.</w:t>
      </w:r>
    </w:p>
    <w:p w14:paraId="1759044D" w14:textId="77777777" w:rsidR="00EA39C6" w:rsidRPr="00846086" w:rsidRDefault="00EA39C6" w:rsidP="00846086">
      <w:pPr>
        <w:rPr>
          <w:b/>
          <w:bCs/>
        </w:rPr>
      </w:pPr>
    </w:p>
    <w:p w14:paraId="5D52ED8B" w14:textId="31111545" w:rsidR="00AA03DF" w:rsidRPr="00846086" w:rsidRDefault="00AA03DF" w:rsidP="00846086">
      <w:pPr>
        <w:pStyle w:val="NormalWeb"/>
        <w:spacing w:before="0" w:beforeAutospacing="0" w:after="0" w:afterAutospacing="0"/>
        <w:rPr>
          <w:color w:val="808080"/>
        </w:rPr>
      </w:pPr>
      <w:r w:rsidRPr="00846086">
        <w:rPr>
          <w:b/>
        </w:rPr>
        <w:t>DISCLOSURES</w:t>
      </w:r>
      <w:r w:rsidRPr="00846086">
        <w:rPr>
          <w:b/>
          <w:bCs/>
        </w:rPr>
        <w:t xml:space="preserve">: </w:t>
      </w:r>
    </w:p>
    <w:p w14:paraId="66030076" w14:textId="0DF1F32E" w:rsidR="00AA03DF" w:rsidRPr="00846086" w:rsidRDefault="002C484C" w:rsidP="00846086">
      <w:pPr>
        <w:rPr>
          <w:color w:val="auto"/>
        </w:rPr>
      </w:pPr>
      <w:r w:rsidRPr="00846086">
        <w:rPr>
          <w:color w:val="auto"/>
        </w:rPr>
        <w:t>The authors have nothing to disclose.</w:t>
      </w:r>
    </w:p>
    <w:p w14:paraId="466AE577" w14:textId="77777777" w:rsidR="002C484C" w:rsidRPr="00846086" w:rsidRDefault="002C484C" w:rsidP="00846086">
      <w:pPr>
        <w:rPr>
          <w:color w:val="auto"/>
        </w:rPr>
      </w:pPr>
    </w:p>
    <w:p w14:paraId="315B4FAD" w14:textId="3BD61CFD" w:rsidR="00B32616" w:rsidRPr="00846086" w:rsidRDefault="009726EE" w:rsidP="00846086">
      <w:pPr>
        <w:rPr>
          <w:b/>
          <w:color w:val="000000" w:themeColor="text1"/>
        </w:rPr>
      </w:pPr>
      <w:r w:rsidRPr="00846086">
        <w:rPr>
          <w:b/>
          <w:bCs/>
        </w:rPr>
        <w:t>REFERENCES</w:t>
      </w:r>
      <w:r w:rsidR="00D04760" w:rsidRPr="00846086">
        <w:rPr>
          <w:b/>
          <w:bCs/>
        </w:rPr>
        <w:t>:</w:t>
      </w:r>
      <w:r w:rsidRPr="00846086">
        <w:t xml:space="preserve"> </w:t>
      </w:r>
    </w:p>
    <w:p w14:paraId="493B84AD" w14:textId="7FFAD0B5" w:rsidR="005228F1" w:rsidRPr="00846086" w:rsidRDefault="009C1928" w:rsidP="00846086">
      <w:pPr>
        <w:pStyle w:val="EndNoteBibliography"/>
        <w:rPr>
          <w:noProof/>
        </w:rPr>
      </w:pPr>
      <w:r w:rsidRPr="00846086">
        <w:rPr>
          <w:color w:val="808080" w:themeColor="background1" w:themeShade="80"/>
        </w:rPr>
        <w:fldChar w:fldCharType="begin"/>
      </w:r>
      <w:r w:rsidRPr="00846086">
        <w:rPr>
          <w:color w:val="808080" w:themeColor="background1" w:themeShade="80"/>
        </w:rPr>
        <w:instrText xml:space="preserve"> ADDIN EN.REFLIST </w:instrText>
      </w:r>
      <w:r w:rsidRPr="00846086">
        <w:rPr>
          <w:color w:val="808080" w:themeColor="background1" w:themeShade="80"/>
        </w:rPr>
        <w:fldChar w:fldCharType="separate"/>
      </w:r>
      <w:r w:rsidR="005228F1" w:rsidRPr="00846086">
        <w:rPr>
          <w:noProof/>
        </w:rPr>
        <w:t>1</w:t>
      </w:r>
      <w:r w:rsidR="005228F1" w:rsidRPr="00846086">
        <w:rPr>
          <w:noProof/>
        </w:rPr>
        <w:tab/>
        <w:t xml:space="preserve">Litchfield, D. W. Protein kinase CK2: structure, regulation and role in cellular decisions of life and death. </w:t>
      </w:r>
      <w:r w:rsidR="00A30F51">
        <w:rPr>
          <w:i/>
          <w:noProof/>
        </w:rPr>
        <w:t>Biochemical Journal</w:t>
      </w:r>
      <w:r w:rsidR="005228F1" w:rsidRPr="00846086">
        <w:rPr>
          <w:i/>
          <w:noProof/>
        </w:rPr>
        <w:t>.</w:t>
      </w:r>
      <w:r w:rsidR="005228F1" w:rsidRPr="00846086">
        <w:rPr>
          <w:noProof/>
        </w:rPr>
        <w:t xml:space="preserve"> </w:t>
      </w:r>
      <w:r w:rsidR="005228F1" w:rsidRPr="00846086">
        <w:rPr>
          <w:b/>
          <w:noProof/>
        </w:rPr>
        <w:t>369</w:t>
      </w:r>
      <w:r w:rsidR="005228F1" w:rsidRPr="00846086">
        <w:rPr>
          <w:noProof/>
        </w:rPr>
        <w:t xml:space="preserve"> (Pt 1), 1-15</w:t>
      </w:r>
      <w:r w:rsidR="00A30F51">
        <w:rPr>
          <w:noProof/>
        </w:rPr>
        <w:t xml:space="preserve"> (</w:t>
      </w:r>
      <w:r w:rsidR="005228F1" w:rsidRPr="00846086">
        <w:rPr>
          <w:noProof/>
        </w:rPr>
        <w:t>2003).</w:t>
      </w:r>
    </w:p>
    <w:p w14:paraId="1702B1A8" w14:textId="45CECE45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2</w:t>
      </w:r>
      <w:r w:rsidRPr="00846086">
        <w:rPr>
          <w:noProof/>
        </w:rPr>
        <w:tab/>
        <w:t>Ahmed, K., Gerber, D. A.</w:t>
      </w:r>
      <w:r w:rsidR="00A30F51">
        <w:rPr>
          <w:noProof/>
        </w:rPr>
        <w:t xml:space="preserve">, </w:t>
      </w:r>
      <w:r w:rsidRPr="00846086">
        <w:rPr>
          <w:noProof/>
        </w:rPr>
        <w:t xml:space="preserve">Cochet, C. Joining the cell survival squad: an emerging role for protein kinase CK2. </w:t>
      </w:r>
      <w:r w:rsidR="00A30F51">
        <w:rPr>
          <w:i/>
          <w:noProof/>
        </w:rPr>
        <w:t>Trends in Cell Biology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12</w:t>
      </w:r>
      <w:r w:rsidRPr="00846086">
        <w:rPr>
          <w:noProof/>
        </w:rPr>
        <w:t xml:space="preserve"> (5), 226-230</w:t>
      </w:r>
      <w:r w:rsidR="00A30F51">
        <w:rPr>
          <w:noProof/>
        </w:rPr>
        <w:t xml:space="preserve"> (</w:t>
      </w:r>
      <w:r w:rsidRPr="00846086">
        <w:rPr>
          <w:noProof/>
        </w:rPr>
        <w:t>2002).</w:t>
      </w:r>
    </w:p>
    <w:p w14:paraId="359332E3" w14:textId="0EFCB9DB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3</w:t>
      </w:r>
      <w:r w:rsidRPr="00846086">
        <w:rPr>
          <w:noProof/>
        </w:rPr>
        <w:tab/>
        <w:t>Meggio, F.</w:t>
      </w:r>
      <w:r w:rsidR="00A30F51">
        <w:rPr>
          <w:noProof/>
        </w:rPr>
        <w:t xml:space="preserve">, </w:t>
      </w:r>
      <w:r w:rsidRPr="00846086">
        <w:rPr>
          <w:noProof/>
        </w:rPr>
        <w:t xml:space="preserve">Pinna, L. A. One-thousand-and-one substrates of protein kinase CK2? </w:t>
      </w:r>
      <w:r w:rsidR="00A30F51">
        <w:rPr>
          <w:i/>
          <w:noProof/>
        </w:rPr>
        <w:t>The FASEB Journal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17</w:t>
      </w:r>
      <w:r w:rsidRPr="00846086">
        <w:rPr>
          <w:noProof/>
        </w:rPr>
        <w:t xml:space="preserve"> (3), 349-368</w:t>
      </w:r>
      <w:r w:rsidR="00A30F51">
        <w:rPr>
          <w:noProof/>
        </w:rPr>
        <w:t xml:space="preserve"> (</w:t>
      </w:r>
      <w:r w:rsidRPr="00846086">
        <w:rPr>
          <w:noProof/>
        </w:rPr>
        <w:t>2003).</w:t>
      </w:r>
    </w:p>
    <w:p w14:paraId="6CAA6F25" w14:textId="0A6C1892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4</w:t>
      </w:r>
      <w:r w:rsidRPr="00846086">
        <w:rPr>
          <w:noProof/>
        </w:rPr>
        <w:tab/>
        <w:t>Niefind, K., Guerra, B., Ermakowa, I.</w:t>
      </w:r>
      <w:r w:rsidR="00A30F51">
        <w:rPr>
          <w:noProof/>
        </w:rPr>
        <w:t xml:space="preserve">, </w:t>
      </w:r>
      <w:r w:rsidRPr="00846086">
        <w:rPr>
          <w:noProof/>
        </w:rPr>
        <w:t xml:space="preserve">Issinger, O. G. Crystal structure of human protein kinase CK2: insights into basic properties of the CK2 holoenzyme. </w:t>
      </w:r>
      <w:r w:rsidR="00A30F51">
        <w:rPr>
          <w:i/>
          <w:noProof/>
        </w:rPr>
        <w:t>The EMBO Journal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20</w:t>
      </w:r>
      <w:r w:rsidRPr="00846086">
        <w:rPr>
          <w:noProof/>
        </w:rPr>
        <w:t xml:space="preserve"> (19), 5320-5331</w:t>
      </w:r>
      <w:r w:rsidR="00A30F51">
        <w:rPr>
          <w:noProof/>
        </w:rPr>
        <w:t xml:space="preserve"> (</w:t>
      </w:r>
      <w:r w:rsidRPr="00846086">
        <w:rPr>
          <w:noProof/>
        </w:rPr>
        <w:t>2001).</w:t>
      </w:r>
    </w:p>
    <w:p w14:paraId="29F2ECBB" w14:textId="116303F2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5</w:t>
      </w:r>
      <w:r w:rsidRPr="00846086">
        <w:rPr>
          <w:noProof/>
        </w:rPr>
        <w:tab/>
        <w:t>Sarno, S., Ghisellini, P.</w:t>
      </w:r>
      <w:r w:rsidR="00A30F51">
        <w:rPr>
          <w:noProof/>
        </w:rPr>
        <w:t xml:space="preserve">, </w:t>
      </w:r>
      <w:r w:rsidRPr="00846086">
        <w:rPr>
          <w:noProof/>
        </w:rPr>
        <w:t xml:space="preserve">Pinna, L. A. Unique activation mechanism of protein kinase CK2. The N-terminal segment is essential for constitutive activity of the catalytic subunit but not of the holoenzyme. </w:t>
      </w:r>
      <w:r w:rsidR="00A30F51">
        <w:rPr>
          <w:i/>
          <w:noProof/>
        </w:rPr>
        <w:t>Journal of Biological Chemistry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277</w:t>
      </w:r>
      <w:r w:rsidRPr="00846086">
        <w:rPr>
          <w:noProof/>
        </w:rPr>
        <w:t xml:space="preserve"> (25), 22509-22514</w:t>
      </w:r>
      <w:r w:rsidR="00A30F51">
        <w:rPr>
          <w:noProof/>
        </w:rPr>
        <w:t xml:space="preserve"> (</w:t>
      </w:r>
      <w:r w:rsidRPr="00846086">
        <w:rPr>
          <w:noProof/>
        </w:rPr>
        <w:t>2002).</w:t>
      </w:r>
    </w:p>
    <w:p w14:paraId="6886517D" w14:textId="200ECD3D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6</w:t>
      </w:r>
      <w:r w:rsidRPr="00846086">
        <w:rPr>
          <w:noProof/>
        </w:rPr>
        <w:tab/>
        <w:t>Niefind, K., Putter, M., Guerra, B., Issinger, O. G.</w:t>
      </w:r>
      <w:r w:rsidR="00A30F51">
        <w:rPr>
          <w:noProof/>
        </w:rPr>
        <w:t xml:space="preserve">, </w:t>
      </w:r>
      <w:r w:rsidRPr="00846086">
        <w:rPr>
          <w:noProof/>
        </w:rPr>
        <w:t xml:space="preserve">Schomburg, D. GTP plus water mimic ATP in the active site of protein kinase CK2. </w:t>
      </w:r>
      <w:r w:rsidR="00A30F51">
        <w:rPr>
          <w:i/>
          <w:noProof/>
        </w:rPr>
        <w:t>Nature Structural &amp; Molecular Biology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6</w:t>
      </w:r>
      <w:r w:rsidRPr="00846086">
        <w:rPr>
          <w:noProof/>
        </w:rPr>
        <w:t xml:space="preserve"> (12), 1100-1103</w:t>
      </w:r>
      <w:r w:rsidR="00A30F51">
        <w:rPr>
          <w:noProof/>
        </w:rPr>
        <w:t xml:space="preserve"> (</w:t>
      </w:r>
      <w:r w:rsidRPr="00846086">
        <w:rPr>
          <w:noProof/>
        </w:rPr>
        <w:t>1999).</w:t>
      </w:r>
    </w:p>
    <w:p w14:paraId="51D02D53" w14:textId="560CD207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7</w:t>
      </w:r>
      <w:r w:rsidRPr="00846086">
        <w:rPr>
          <w:noProof/>
        </w:rPr>
        <w:tab/>
        <w:t>Lou, D. Y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The alpha catalytic subunit of protein kinase CK2 is required for mouse embryonic development. </w:t>
      </w:r>
      <w:r w:rsidR="00A30F51">
        <w:rPr>
          <w:i/>
          <w:noProof/>
        </w:rPr>
        <w:t>Molecular and Cellular Biology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28</w:t>
      </w:r>
      <w:r w:rsidRPr="00846086">
        <w:rPr>
          <w:noProof/>
        </w:rPr>
        <w:t xml:space="preserve"> (1), 131-139</w:t>
      </w:r>
      <w:r w:rsidR="00A30F51">
        <w:rPr>
          <w:noProof/>
        </w:rPr>
        <w:t xml:space="preserve"> (</w:t>
      </w:r>
      <w:r w:rsidRPr="00846086">
        <w:rPr>
          <w:noProof/>
        </w:rPr>
        <w:t>2008).</w:t>
      </w:r>
    </w:p>
    <w:p w14:paraId="0AEB6393" w14:textId="37666EBF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8</w:t>
      </w:r>
      <w:r w:rsidRPr="00846086">
        <w:rPr>
          <w:noProof/>
        </w:rPr>
        <w:tab/>
        <w:t>Buchou, T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Disruption of the regulatory beta subunit of protein kinase CK2 in mice leads to a cell-autonomous defect and early embryonic lethality. </w:t>
      </w:r>
      <w:r w:rsidR="00A30F51">
        <w:rPr>
          <w:i/>
          <w:noProof/>
        </w:rPr>
        <w:t>Molecular and Cellular Biology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23</w:t>
      </w:r>
      <w:r w:rsidRPr="00846086">
        <w:rPr>
          <w:noProof/>
        </w:rPr>
        <w:t xml:space="preserve"> (3), 908-915</w:t>
      </w:r>
      <w:r w:rsidR="00A30F51">
        <w:rPr>
          <w:noProof/>
        </w:rPr>
        <w:t xml:space="preserve"> (</w:t>
      </w:r>
      <w:r w:rsidRPr="00846086">
        <w:rPr>
          <w:noProof/>
        </w:rPr>
        <w:t>2003).</w:t>
      </w:r>
    </w:p>
    <w:p w14:paraId="63A0EAD0" w14:textId="4DC263A7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9</w:t>
      </w:r>
      <w:r w:rsidRPr="00846086">
        <w:rPr>
          <w:noProof/>
        </w:rPr>
        <w:tab/>
        <w:t>Chua, M. M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CK2 in Cancer: Cellular and Biochemical Mechanisms and Potential Therapeutic Target. </w:t>
      </w:r>
      <w:r w:rsidRPr="00846086">
        <w:rPr>
          <w:i/>
          <w:noProof/>
        </w:rPr>
        <w:t>Pharmaceuticals (Basel)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10</w:t>
      </w:r>
      <w:r w:rsidRPr="00846086">
        <w:rPr>
          <w:noProof/>
        </w:rPr>
        <w:t xml:space="preserve"> (1)</w:t>
      </w:r>
      <w:r w:rsidR="00A30F51">
        <w:rPr>
          <w:noProof/>
        </w:rPr>
        <w:t xml:space="preserve"> (</w:t>
      </w:r>
      <w:r w:rsidRPr="00846086">
        <w:rPr>
          <w:noProof/>
        </w:rPr>
        <w:t>2017).</w:t>
      </w:r>
    </w:p>
    <w:p w14:paraId="2144D152" w14:textId="05915FA0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10</w:t>
      </w:r>
      <w:r w:rsidRPr="00846086">
        <w:rPr>
          <w:noProof/>
        </w:rPr>
        <w:tab/>
        <w:t>Tawfic, S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Protein kinase CK2 signal in neoplasia. </w:t>
      </w:r>
      <w:r w:rsidR="00A30F51">
        <w:rPr>
          <w:i/>
          <w:noProof/>
        </w:rPr>
        <w:t>Histology and Histopathology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16</w:t>
      </w:r>
      <w:r w:rsidRPr="00846086">
        <w:rPr>
          <w:noProof/>
        </w:rPr>
        <w:t xml:space="preserve"> (2), 573-582</w:t>
      </w:r>
      <w:r w:rsidR="00A30F51">
        <w:rPr>
          <w:noProof/>
        </w:rPr>
        <w:t xml:space="preserve"> (</w:t>
      </w:r>
      <w:r w:rsidRPr="00846086">
        <w:rPr>
          <w:noProof/>
        </w:rPr>
        <w:t>2001).</w:t>
      </w:r>
    </w:p>
    <w:p w14:paraId="5DAFF02B" w14:textId="389D3285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lastRenderedPageBreak/>
        <w:t>11</w:t>
      </w:r>
      <w:r w:rsidRPr="00846086">
        <w:rPr>
          <w:noProof/>
        </w:rPr>
        <w:tab/>
        <w:t>Hanif, I. M., Hanif, I. M., Shazib, M. A., Ahmad, K. A.</w:t>
      </w:r>
      <w:r w:rsidR="00A30F51">
        <w:rPr>
          <w:noProof/>
        </w:rPr>
        <w:t xml:space="preserve">, </w:t>
      </w:r>
      <w:r w:rsidRPr="00846086">
        <w:rPr>
          <w:noProof/>
        </w:rPr>
        <w:t xml:space="preserve">Pervaiz, S. Casein Kinase II: an attractive target for anti-cancer drug design. </w:t>
      </w:r>
      <w:r w:rsidR="00A30F51">
        <w:rPr>
          <w:i/>
          <w:noProof/>
        </w:rPr>
        <w:t>The International Journal of Biochemistry &amp; Cell Biology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42</w:t>
      </w:r>
      <w:r w:rsidRPr="00846086">
        <w:rPr>
          <w:noProof/>
        </w:rPr>
        <w:t xml:space="preserve"> (10), 1602-1605</w:t>
      </w:r>
      <w:r w:rsidR="00A30F51">
        <w:rPr>
          <w:noProof/>
        </w:rPr>
        <w:t xml:space="preserve"> (</w:t>
      </w:r>
      <w:r w:rsidRPr="00846086">
        <w:rPr>
          <w:noProof/>
        </w:rPr>
        <w:t>2010).</w:t>
      </w:r>
    </w:p>
    <w:p w14:paraId="560764F0" w14:textId="7D120E1D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12</w:t>
      </w:r>
      <w:r w:rsidRPr="00846086">
        <w:rPr>
          <w:noProof/>
        </w:rPr>
        <w:tab/>
        <w:t>Siddiqui-Jain, A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CX-4945, an orally bioavailable selective inhibitor of protein kinase CK2, inhibits prosurvival and angiogenic signaling and exhibits antitumor efficacy. </w:t>
      </w:r>
      <w:r w:rsidR="00A30F51">
        <w:rPr>
          <w:i/>
          <w:noProof/>
        </w:rPr>
        <w:t>Cancer Research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70</w:t>
      </w:r>
      <w:r w:rsidRPr="00846086">
        <w:rPr>
          <w:noProof/>
        </w:rPr>
        <w:t xml:space="preserve"> (24), 10288-10298</w:t>
      </w:r>
      <w:r w:rsidR="00A30F51">
        <w:rPr>
          <w:noProof/>
        </w:rPr>
        <w:t xml:space="preserve"> (</w:t>
      </w:r>
      <w:r w:rsidRPr="00846086">
        <w:rPr>
          <w:noProof/>
        </w:rPr>
        <w:t>2010).</w:t>
      </w:r>
    </w:p>
    <w:p w14:paraId="57577061" w14:textId="5E563ADD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13</w:t>
      </w:r>
      <w:r w:rsidRPr="00846086">
        <w:rPr>
          <w:noProof/>
        </w:rPr>
        <w:tab/>
        <w:t>Chon, H. J., Bae, K. J., Lee, Y.</w:t>
      </w:r>
      <w:r w:rsidR="00A30F51">
        <w:rPr>
          <w:noProof/>
        </w:rPr>
        <w:t xml:space="preserve">, </w:t>
      </w:r>
      <w:r w:rsidRPr="00846086">
        <w:rPr>
          <w:noProof/>
        </w:rPr>
        <w:t xml:space="preserve">Kim, J. The casein kinase 2 inhibitor, CX-4945, as an anti-cancer drug in treatment of human hematological malignancies. </w:t>
      </w:r>
      <w:r w:rsidR="00A30F51">
        <w:rPr>
          <w:i/>
          <w:noProof/>
        </w:rPr>
        <w:t>Frontiers in Pharmacology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6</w:t>
      </w:r>
      <w:r w:rsidRPr="00846086">
        <w:rPr>
          <w:noProof/>
        </w:rPr>
        <w:t xml:space="preserve"> 70</w:t>
      </w:r>
      <w:r w:rsidR="00A30F51">
        <w:rPr>
          <w:noProof/>
        </w:rPr>
        <w:t xml:space="preserve"> (</w:t>
      </w:r>
      <w:r w:rsidRPr="00846086">
        <w:rPr>
          <w:noProof/>
        </w:rPr>
        <w:t>2015).</w:t>
      </w:r>
    </w:p>
    <w:p w14:paraId="008F31FD" w14:textId="7BA4AA71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14</w:t>
      </w:r>
      <w:r w:rsidRPr="00846086">
        <w:rPr>
          <w:noProof/>
        </w:rPr>
        <w:tab/>
        <w:t>Perea, S. E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CIGB-300, a novel proapoptotic peptide that impairs the CK2 phosphorylation and exhibits anticancer properties both in vitro and in vivo. </w:t>
      </w:r>
      <w:r w:rsidR="00A30F51">
        <w:rPr>
          <w:i/>
          <w:noProof/>
        </w:rPr>
        <w:t>Molecular and Cellular Biochemistry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316</w:t>
      </w:r>
      <w:r w:rsidRPr="00846086">
        <w:rPr>
          <w:noProof/>
        </w:rPr>
        <w:t xml:space="preserve"> (1-2), 163-167</w:t>
      </w:r>
      <w:r w:rsidR="00A30F51">
        <w:rPr>
          <w:noProof/>
        </w:rPr>
        <w:t xml:space="preserve"> (</w:t>
      </w:r>
      <w:r w:rsidRPr="00846086">
        <w:rPr>
          <w:noProof/>
        </w:rPr>
        <w:t>2008).</w:t>
      </w:r>
    </w:p>
    <w:p w14:paraId="07D19A15" w14:textId="5F4D9E30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15</w:t>
      </w:r>
      <w:r w:rsidRPr="00846086">
        <w:rPr>
          <w:noProof/>
        </w:rPr>
        <w:tab/>
        <w:t>Xiao, S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Induced expression of nucleolin phosphorylation-deficient mutant confers dominant-negative effect on cell proliferation. </w:t>
      </w:r>
      <w:r w:rsidRPr="00846086">
        <w:rPr>
          <w:i/>
          <w:noProof/>
        </w:rPr>
        <w:t>PLoS One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9</w:t>
      </w:r>
      <w:r w:rsidRPr="00846086">
        <w:rPr>
          <w:noProof/>
        </w:rPr>
        <w:t xml:space="preserve"> (10), e109858</w:t>
      </w:r>
      <w:r w:rsidR="00A30F51">
        <w:rPr>
          <w:noProof/>
        </w:rPr>
        <w:t xml:space="preserve"> (</w:t>
      </w:r>
      <w:r w:rsidRPr="00846086">
        <w:rPr>
          <w:noProof/>
        </w:rPr>
        <w:t>2014).</w:t>
      </w:r>
    </w:p>
    <w:p w14:paraId="7648FB92" w14:textId="64FD9129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16</w:t>
      </w:r>
      <w:r w:rsidRPr="00846086">
        <w:rPr>
          <w:noProof/>
        </w:rPr>
        <w:tab/>
        <w:t>Shi, Y., Brown, E. D.</w:t>
      </w:r>
      <w:r w:rsidR="00A30F51">
        <w:rPr>
          <w:noProof/>
        </w:rPr>
        <w:t xml:space="preserve">, </w:t>
      </w:r>
      <w:r w:rsidRPr="00846086">
        <w:rPr>
          <w:noProof/>
        </w:rPr>
        <w:t xml:space="preserve">Walsh, C. T. Expression of recombinant human casein kinase II and recombinant heat shock protein 90 in Escherichia coli and characterization of their interactions. </w:t>
      </w:r>
      <w:r w:rsidR="00A30F51">
        <w:rPr>
          <w:i/>
          <w:noProof/>
        </w:rPr>
        <w:t>Proceedings of the National Academy of Sciences of the United States of America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91</w:t>
      </w:r>
      <w:r w:rsidRPr="00846086">
        <w:rPr>
          <w:noProof/>
        </w:rPr>
        <w:t xml:space="preserve"> (7), 2767-2771</w:t>
      </w:r>
      <w:r w:rsidR="00A30F51">
        <w:rPr>
          <w:noProof/>
        </w:rPr>
        <w:t xml:space="preserve"> (</w:t>
      </w:r>
      <w:r w:rsidRPr="00846086">
        <w:rPr>
          <w:noProof/>
        </w:rPr>
        <w:t>1994).</w:t>
      </w:r>
    </w:p>
    <w:p w14:paraId="2CE1FBE8" w14:textId="4012E3A6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17</w:t>
      </w:r>
      <w:r w:rsidRPr="00846086">
        <w:rPr>
          <w:noProof/>
        </w:rPr>
        <w:tab/>
        <w:t>Mollapour, M., Tsutsumi, S., Kim, Y. S., Trepel, J.</w:t>
      </w:r>
      <w:r w:rsidR="00A30F51">
        <w:rPr>
          <w:noProof/>
        </w:rPr>
        <w:t xml:space="preserve">, </w:t>
      </w:r>
      <w:r w:rsidRPr="00846086">
        <w:rPr>
          <w:noProof/>
        </w:rPr>
        <w:t xml:space="preserve">Neckers, L. Casein kinase 2 phosphorylation of Hsp90 threonine 22 modulates chaperone function and drug sensitivity. </w:t>
      </w:r>
      <w:r w:rsidRPr="00846086">
        <w:rPr>
          <w:i/>
          <w:noProof/>
        </w:rPr>
        <w:t>Oncotarget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2</w:t>
      </w:r>
      <w:r w:rsidRPr="00846086">
        <w:rPr>
          <w:noProof/>
        </w:rPr>
        <w:t xml:space="preserve"> (5), 407-417</w:t>
      </w:r>
      <w:r w:rsidR="00A30F51">
        <w:rPr>
          <w:noProof/>
        </w:rPr>
        <w:t xml:space="preserve"> (</w:t>
      </w:r>
      <w:r w:rsidRPr="00846086">
        <w:rPr>
          <w:noProof/>
        </w:rPr>
        <w:t>2011).</w:t>
      </w:r>
    </w:p>
    <w:p w14:paraId="650AB5E1" w14:textId="70D76899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18</w:t>
      </w:r>
      <w:r w:rsidRPr="00846086">
        <w:rPr>
          <w:noProof/>
        </w:rPr>
        <w:tab/>
        <w:t>McMillan, E. A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The protein kinase CK2 substrate Jabba modulates lipid metabolism during Drosophila oogenesis. </w:t>
      </w:r>
      <w:r w:rsidR="00A30F51">
        <w:rPr>
          <w:i/>
          <w:noProof/>
        </w:rPr>
        <w:t>Journal of Biological Chemistry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293</w:t>
      </w:r>
      <w:r w:rsidRPr="00846086">
        <w:rPr>
          <w:noProof/>
        </w:rPr>
        <w:t xml:space="preserve"> (8), 2990-3002</w:t>
      </w:r>
      <w:r w:rsidR="00A30F51">
        <w:rPr>
          <w:noProof/>
        </w:rPr>
        <w:t xml:space="preserve"> (</w:t>
      </w:r>
      <w:r w:rsidRPr="00846086">
        <w:rPr>
          <w:noProof/>
        </w:rPr>
        <w:t>2018).</w:t>
      </w:r>
    </w:p>
    <w:p w14:paraId="20D58B09" w14:textId="0274929F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19</w:t>
      </w:r>
      <w:r w:rsidRPr="00846086">
        <w:rPr>
          <w:noProof/>
        </w:rPr>
        <w:tab/>
        <w:t>Turowec, J. P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Protein kinase CK2 is a constitutively active enzyme that promotes cell survival: strategies to identify CK2 substrates and manipulate its activity in mammalian cells. </w:t>
      </w:r>
      <w:r w:rsidR="00A30F51">
        <w:rPr>
          <w:i/>
          <w:noProof/>
        </w:rPr>
        <w:t>Methods in Enzymology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484</w:t>
      </w:r>
      <w:r w:rsidRPr="00846086">
        <w:rPr>
          <w:noProof/>
        </w:rPr>
        <w:t xml:space="preserve"> 471-493</w:t>
      </w:r>
      <w:r w:rsidR="00A30F51">
        <w:rPr>
          <w:noProof/>
        </w:rPr>
        <w:t xml:space="preserve"> (</w:t>
      </w:r>
      <w:r w:rsidRPr="00846086">
        <w:rPr>
          <w:noProof/>
        </w:rPr>
        <w:t>2010).</w:t>
      </w:r>
    </w:p>
    <w:p w14:paraId="79397F7C" w14:textId="2929CD1B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20</w:t>
      </w:r>
      <w:r w:rsidRPr="00846086">
        <w:rPr>
          <w:noProof/>
        </w:rPr>
        <w:tab/>
        <w:t>Rusin, S. F., Adamo, M. E.</w:t>
      </w:r>
      <w:r w:rsidR="00A30F51">
        <w:rPr>
          <w:noProof/>
        </w:rPr>
        <w:t xml:space="preserve">, </w:t>
      </w:r>
      <w:r w:rsidRPr="00846086">
        <w:rPr>
          <w:noProof/>
        </w:rPr>
        <w:t xml:space="preserve">Kettenbach, A. N. Identification of Candidate Casein Kinase 2 Substrates in Mitosis by Quantitative Phosphoproteomics. </w:t>
      </w:r>
      <w:r w:rsidR="00A30F51">
        <w:rPr>
          <w:i/>
          <w:noProof/>
        </w:rPr>
        <w:t>Frontiers in Cell and Developmental Biology</w:t>
      </w:r>
      <w:r w:rsidRPr="00846086">
        <w:rPr>
          <w:i/>
          <w:noProof/>
        </w:rPr>
        <w:t>l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5</w:t>
      </w:r>
      <w:r w:rsidRPr="00846086">
        <w:rPr>
          <w:noProof/>
        </w:rPr>
        <w:t xml:space="preserve"> 97</w:t>
      </w:r>
      <w:r w:rsidR="00A30F51">
        <w:rPr>
          <w:noProof/>
        </w:rPr>
        <w:t xml:space="preserve"> (</w:t>
      </w:r>
      <w:r w:rsidRPr="00846086">
        <w:rPr>
          <w:noProof/>
        </w:rPr>
        <w:t>2017).</w:t>
      </w:r>
    </w:p>
    <w:p w14:paraId="04482706" w14:textId="4B93A6EA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21</w:t>
      </w:r>
      <w:r w:rsidRPr="00846086">
        <w:rPr>
          <w:noProof/>
        </w:rPr>
        <w:tab/>
        <w:t>Bian, Y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Global screening of CK2 kinase substrates by an integrated phosphoproteomics workflow. </w:t>
      </w:r>
      <w:r w:rsidR="00A30F51">
        <w:rPr>
          <w:i/>
          <w:noProof/>
        </w:rPr>
        <w:t>Scientific Reports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3</w:t>
      </w:r>
      <w:r w:rsidRPr="00846086">
        <w:rPr>
          <w:noProof/>
        </w:rPr>
        <w:t xml:space="preserve"> 3460</w:t>
      </w:r>
      <w:r w:rsidR="00A30F51">
        <w:rPr>
          <w:noProof/>
        </w:rPr>
        <w:t xml:space="preserve"> (</w:t>
      </w:r>
      <w:r w:rsidRPr="00846086">
        <w:rPr>
          <w:noProof/>
        </w:rPr>
        <w:t>2013).</w:t>
      </w:r>
    </w:p>
    <w:p w14:paraId="6E3D74AA" w14:textId="4E02C984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22</w:t>
      </w:r>
      <w:r w:rsidRPr="00846086">
        <w:rPr>
          <w:noProof/>
        </w:rPr>
        <w:tab/>
        <w:t>Franchin, C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Quantitative analysis of a phosphoproteome readily altered by the protein kinase CK2 inhibitor quinalizarin in HEK-293T cells. </w:t>
      </w:r>
      <w:r w:rsidR="00A30F51">
        <w:rPr>
          <w:i/>
          <w:noProof/>
        </w:rPr>
        <w:t>Biochimica et Biophysica Acta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1854</w:t>
      </w:r>
      <w:r w:rsidRPr="00846086">
        <w:rPr>
          <w:noProof/>
        </w:rPr>
        <w:t xml:space="preserve"> (6), 609-623</w:t>
      </w:r>
      <w:r w:rsidR="00A30F51">
        <w:rPr>
          <w:noProof/>
        </w:rPr>
        <w:t xml:space="preserve"> (</w:t>
      </w:r>
      <w:r w:rsidRPr="00846086">
        <w:rPr>
          <w:noProof/>
        </w:rPr>
        <w:t>2015).</w:t>
      </w:r>
    </w:p>
    <w:p w14:paraId="60FE1349" w14:textId="150779D5" w:rsidR="005228F1" w:rsidRPr="00846086" w:rsidRDefault="005228F1" w:rsidP="00846086">
      <w:pPr>
        <w:pStyle w:val="EndNoteBibliography"/>
        <w:rPr>
          <w:noProof/>
        </w:rPr>
      </w:pPr>
      <w:r w:rsidRPr="00846086">
        <w:rPr>
          <w:noProof/>
        </w:rPr>
        <w:t>23</w:t>
      </w:r>
      <w:r w:rsidRPr="00846086">
        <w:rPr>
          <w:noProof/>
        </w:rPr>
        <w:tab/>
        <w:t>Franchin, C.</w:t>
      </w:r>
      <w:r w:rsidRPr="00846086">
        <w:rPr>
          <w:i/>
          <w:noProof/>
        </w:rPr>
        <w:t xml:space="preserve"> </w:t>
      </w:r>
      <w:r w:rsidR="00A30F51" w:rsidRPr="00A30F51">
        <w:rPr>
          <w:noProof/>
        </w:rPr>
        <w:t>et al.</w:t>
      </w:r>
      <w:r w:rsidRPr="00846086">
        <w:rPr>
          <w:noProof/>
        </w:rPr>
        <w:t xml:space="preserve"> Re-evaluation of protein kinase CK2 pleiotropy: new insights provided by a phosphoproteomics analysis of CK2 knockout cells. </w:t>
      </w:r>
      <w:r w:rsidR="00A30F51">
        <w:rPr>
          <w:i/>
          <w:noProof/>
        </w:rPr>
        <w:t>Cellular and Molecular Life Sciences</w:t>
      </w:r>
      <w:r w:rsidRPr="00846086">
        <w:rPr>
          <w:i/>
          <w:noProof/>
        </w:rPr>
        <w:t>.</w:t>
      </w:r>
      <w:r w:rsidRPr="00846086">
        <w:rPr>
          <w:noProof/>
        </w:rPr>
        <w:t xml:space="preserve"> </w:t>
      </w:r>
      <w:r w:rsidRPr="00846086">
        <w:rPr>
          <w:b/>
          <w:noProof/>
        </w:rPr>
        <w:t>75</w:t>
      </w:r>
      <w:r w:rsidRPr="00846086">
        <w:rPr>
          <w:noProof/>
        </w:rPr>
        <w:t xml:space="preserve"> (11), 2011-2026</w:t>
      </w:r>
      <w:r w:rsidR="00A30F51">
        <w:rPr>
          <w:noProof/>
        </w:rPr>
        <w:t xml:space="preserve"> (</w:t>
      </w:r>
      <w:r w:rsidRPr="00846086">
        <w:rPr>
          <w:noProof/>
        </w:rPr>
        <w:t>2018).</w:t>
      </w:r>
    </w:p>
    <w:p w14:paraId="25C05F1D" w14:textId="23E69C12" w:rsidR="00D04760" w:rsidRPr="00846086" w:rsidRDefault="009C1928" w:rsidP="00846086">
      <w:pPr>
        <w:rPr>
          <w:color w:val="000000" w:themeColor="text1"/>
        </w:rPr>
      </w:pPr>
      <w:r w:rsidRPr="00846086">
        <w:rPr>
          <w:color w:val="808080" w:themeColor="background1" w:themeShade="80"/>
        </w:rPr>
        <w:fldChar w:fldCharType="end"/>
      </w:r>
    </w:p>
    <w:p w14:paraId="15A4D18C" w14:textId="77777777" w:rsidR="009C1928" w:rsidRPr="00846086" w:rsidRDefault="009C1928" w:rsidP="00846086">
      <w:pPr>
        <w:rPr>
          <w:b/>
          <w:color w:val="808080"/>
        </w:rPr>
      </w:pPr>
    </w:p>
    <w:p w14:paraId="020A8F28" w14:textId="475FB211" w:rsidR="009726EE" w:rsidRPr="00846086" w:rsidRDefault="009726EE" w:rsidP="00846086">
      <w:pPr>
        <w:pStyle w:val="ListParagraph"/>
        <w:ind w:left="0"/>
        <w:rPr>
          <w:color w:val="808080" w:themeColor="background1" w:themeShade="80"/>
        </w:rPr>
      </w:pPr>
    </w:p>
    <w:sectPr w:rsidR="009726EE" w:rsidRPr="00846086" w:rsidSect="00075D49"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389184C" w14:textId="77777777" w:rsidR="0082107B" w:rsidRDefault="0082107B" w:rsidP="00621C4E">
      <w:r>
        <w:separator/>
      </w:r>
    </w:p>
  </w:endnote>
  <w:endnote w:type="continuationSeparator" w:id="0">
    <w:p w14:paraId="67AE2561" w14:textId="77777777" w:rsidR="0082107B" w:rsidRDefault="0082107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A30F51" w:rsidRDefault="00A30F5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72ADB37" w14:textId="77777777" w:rsidR="0082107B" w:rsidRDefault="0082107B" w:rsidP="00621C4E">
      <w:r>
        <w:separator/>
      </w:r>
    </w:p>
  </w:footnote>
  <w:footnote w:type="continuationSeparator" w:id="0">
    <w:p w14:paraId="2FD35296" w14:textId="77777777" w:rsidR="0082107B" w:rsidRDefault="0082107B" w:rsidP="00621C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8B2079"/>
    <w:multiLevelType w:val="multilevel"/>
    <w:tmpl w:val="12524A6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01E7960"/>
    <w:multiLevelType w:val="multilevel"/>
    <w:tmpl w:val="3A1A6802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D047410"/>
    <w:multiLevelType w:val="multilevel"/>
    <w:tmpl w:val="D9CAD6AA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3D8A2A11"/>
    <w:multiLevelType w:val="multilevel"/>
    <w:tmpl w:val="359E7484"/>
    <w:lvl w:ilvl="0">
      <w:start w:val="8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5" w15:restartNumberingAfterBreak="0">
    <w:nsid w:val="4C6051FC"/>
    <w:multiLevelType w:val="multilevel"/>
    <w:tmpl w:val="0D9694FE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55C0369"/>
    <w:multiLevelType w:val="multilevel"/>
    <w:tmpl w:val="0134A342"/>
    <w:lvl w:ilvl="0">
      <w:start w:val="3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80F025B"/>
    <w:multiLevelType w:val="multilevel"/>
    <w:tmpl w:val="2124E27C"/>
    <w:lvl w:ilvl="0">
      <w:start w:val="5"/>
      <w:numFmt w:val="decimal"/>
      <w:lvlText w:val="%1."/>
      <w:lvlJc w:val="left"/>
      <w:pPr>
        <w:ind w:left="360" w:hanging="360"/>
      </w:pPr>
      <w:rPr>
        <w:rFonts w:eastAsia="Times New Roman" w:cs="Calibri"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eastAsia="Times New Roman" w:cs="Calibri"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="Times New Roman" w:cs="Calibri"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eastAsia="Times New Roman" w:cs="Calibri"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eastAsia="Times New Roman" w:cs="Calibri"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eastAsia="Times New Roman" w:cs="Calibri"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eastAsia="Times New Roman" w:cs="Calibri"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eastAsia="Times New Roman" w:cs="Calibri"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eastAsia="Times New Roman" w:cs="Calibri" w:hint="default"/>
      </w:rPr>
    </w:lvl>
  </w:abstractNum>
  <w:abstractNum w:abstractNumId="21" w15:restartNumberingAfterBreak="0">
    <w:nsid w:val="59513E2B"/>
    <w:multiLevelType w:val="multilevel"/>
    <w:tmpl w:val="4E325A2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ADA6F7E"/>
    <w:multiLevelType w:val="multilevel"/>
    <w:tmpl w:val="EC32C20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8" w15:restartNumberingAfterBreak="0">
    <w:nsid w:val="6BEF7FB1"/>
    <w:multiLevelType w:val="multilevel"/>
    <w:tmpl w:val="E16210D4"/>
    <w:lvl w:ilvl="0">
      <w:start w:val="2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6F9C011C"/>
    <w:multiLevelType w:val="multilevel"/>
    <w:tmpl w:val="59324422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E91515E"/>
    <w:multiLevelType w:val="multilevel"/>
    <w:tmpl w:val="A09049B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6"/>
  </w:num>
  <w:num w:numId="2">
    <w:abstractNumId w:val="22"/>
  </w:num>
  <w:num w:numId="3">
    <w:abstractNumId w:val="5"/>
  </w:num>
  <w:num w:numId="4">
    <w:abstractNumId w:val="18"/>
  </w:num>
  <w:num w:numId="5">
    <w:abstractNumId w:val="8"/>
  </w:num>
  <w:num w:numId="6">
    <w:abstractNumId w:val="16"/>
  </w:num>
  <w:num w:numId="7">
    <w:abstractNumId w:val="0"/>
  </w:num>
  <w:num w:numId="8">
    <w:abstractNumId w:val="11"/>
  </w:num>
  <w:num w:numId="9">
    <w:abstractNumId w:val="12"/>
  </w:num>
  <w:num w:numId="10">
    <w:abstractNumId w:val="19"/>
  </w:num>
  <w:num w:numId="11">
    <w:abstractNumId w:val="25"/>
  </w:num>
  <w:num w:numId="12">
    <w:abstractNumId w:val="1"/>
  </w:num>
  <w:num w:numId="13">
    <w:abstractNumId w:val="23"/>
  </w:num>
  <w:num w:numId="14">
    <w:abstractNumId w:val="31"/>
  </w:num>
  <w:num w:numId="15">
    <w:abstractNumId w:val="13"/>
  </w:num>
  <w:num w:numId="16">
    <w:abstractNumId w:val="7"/>
  </w:num>
  <w:num w:numId="17">
    <w:abstractNumId w:val="24"/>
  </w:num>
  <w:num w:numId="18">
    <w:abstractNumId w:val="14"/>
  </w:num>
  <w:num w:numId="19">
    <w:abstractNumId w:val="26"/>
  </w:num>
  <w:num w:numId="20">
    <w:abstractNumId w:val="2"/>
  </w:num>
  <w:num w:numId="21">
    <w:abstractNumId w:val="29"/>
  </w:num>
  <w:num w:numId="22">
    <w:abstractNumId w:val="15"/>
  </w:num>
  <w:num w:numId="23">
    <w:abstractNumId w:val="28"/>
  </w:num>
  <w:num w:numId="24">
    <w:abstractNumId w:val="17"/>
  </w:num>
  <w:num w:numId="25">
    <w:abstractNumId w:val="27"/>
  </w:num>
  <w:num w:numId="26">
    <w:abstractNumId w:val="32"/>
  </w:num>
  <w:num w:numId="27">
    <w:abstractNumId w:val="21"/>
  </w:num>
  <w:num w:numId="28">
    <w:abstractNumId w:val="3"/>
  </w:num>
  <w:num w:numId="29">
    <w:abstractNumId w:val="9"/>
  </w:num>
  <w:num w:numId="30">
    <w:abstractNumId w:val="20"/>
  </w:num>
  <w:num w:numId="31">
    <w:abstractNumId w:val="30"/>
  </w:num>
  <w:num w:numId="32">
    <w:abstractNumId w:val="4"/>
  </w:num>
  <w:num w:numId="33">
    <w:abstractNumId w:val="1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e9vf2zxwvx5qese0avrfdzx0seddesaf9f&quot;&gt;My EndNote Library&lt;record-ids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/record-ids&gt;&lt;/item&gt;&lt;/Libraries&gt;"/>
  </w:docVars>
  <w:rsids>
    <w:rsidRoot w:val="00EE705F"/>
    <w:rsid w:val="00000553"/>
    <w:rsid w:val="00000F35"/>
    <w:rsid w:val="00001169"/>
    <w:rsid w:val="00001806"/>
    <w:rsid w:val="000037A8"/>
    <w:rsid w:val="00005815"/>
    <w:rsid w:val="00007DBC"/>
    <w:rsid w:val="00007EA1"/>
    <w:rsid w:val="000100F0"/>
    <w:rsid w:val="00012FF9"/>
    <w:rsid w:val="00014314"/>
    <w:rsid w:val="00021434"/>
    <w:rsid w:val="00021774"/>
    <w:rsid w:val="00021DF3"/>
    <w:rsid w:val="00023869"/>
    <w:rsid w:val="00024598"/>
    <w:rsid w:val="000309A8"/>
    <w:rsid w:val="00032769"/>
    <w:rsid w:val="000350FD"/>
    <w:rsid w:val="00036566"/>
    <w:rsid w:val="00037B58"/>
    <w:rsid w:val="0005012C"/>
    <w:rsid w:val="00051B73"/>
    <w:rsid w:val="000548FB"/>
    <w:rsid w:val="00056A4C"/>
    <w:rsid w:val="00060ABE"/>
    <w:rsid w:val="00061A50"/>
    <w:rsid w:val="00064104"/>
    <w:rsid w:val="0006487C"/>
    <w:rsid w:val="00066025"/>
    <w:rsid w:val="000701D1"/>
    <w:rsid w:val="000751F5"/>
    <w:rsid w:val="00075D49"/>
    <w:rsid w:val="00080A20"/>
    <w:rsid w:val="00082796"/>
    <w:rsid w:val="00082AA0"/>
    <w:rsid w:val="0008675D"/>
    <w:rsid w:val="00087C0A"/>
    <w:rsid w:val="00090B94"/>
    <w:rsid w:val="000931AC"/>
    <w:rsid w:val="00093BC4"/>
    <w:rsid w:val="00097929"/>
    <w:rsid w:val="00097C3F"/>
    <w:rsid w:val="000A0046"/>
    <w:rsid w:val="000A1A6D"/>
    <w:rsid w:val="000A1E80"/>
    <w:rsid w:val="000A3B70"/>
    <w:rsid w:val="000A5153"/>
    <w:rsid w:val="000A6D39"/>
    <w:rsid w:val="000A6E43"/>
    <w:rsid w:val="000B10AE"/>
    <w:rsid w:val="000B293A"/>
    <w:rsid w:val="000B30BF"/>
    <w:rsid w:val="000B566B"/>
    <w:rsid w:val="000B662E"/>
    <w:rsid w:val="000B7294"/>
    <w:rsid w:val="000B75D0"/>
    <w:rsid w:val="000C1CF8"/>
    <w:rsid w:val="000C3C5B"/>
    <w:rsid w:val="000C3ED1"/>
    <w:rsid w:val="000C49CF"/>
    <w:rsid w:val="000C52E9"/>
    <w:rsid w:val="000C5CDC"/>
    <w:rsid w:val="000C65DC"/>
    <w:rsid w:val="000C66F3"/>
    <w:rsid w:val="000C6900"/>
    <w:rsid w:val="000D0E2F"/>
    <w:rsid w:val="000D31E8"/>
    <w:rsid w:val="000D472F"/>
    <w:rsid w:val="000D76E4"/>
    <w:rsid w:val="000E2A5A"/>
    <w:rsid w:val="000E3816"/>
    <w:rsid w:val="000E4F77"/>
    <w:rsid w:val="000E7A3C"/>
    <w:rsid w:val="000F265C"/>
    <w:rsid w:val="000F3AFA"/>
    <w:rsid w:val="000F5712"/>
    <w:rsid w:val="000F6611"/>
    <w:rsid w:val="000F7E22"/>
    <w:rsid w:val="00100A32"/>
    <w:rsid w:val="00102635"/>
    <w:rsid w:val="00104614"/>
    <w:rsid w:val="001104F3"/>
    <w:rsid w:val="00112EEB"/>
    <w:rsid w:val="0011400B"/>
    <w:rsid w:val="001204D5"/>
    <w:rsid w:val="0012563A"/>
    <w:rsid w:val="001313A7"/>
    <w:rsid w:val="0013276F"/>
    <w:rsid w:val="00135D85"/>
    <w:rsid w:val="0013621E"/>
    <w:rsid w:val="0013642E"/>
    <w:rsid w:val="00141FF2"/>
    <w:rsid w:val="00144BF8"/>
    <w:rsid w:val="00147746"/>
    <w:rsid w:val="00152A23"/>
    <w:rsid w:val="00162CB7"/>
    <w:rsid w:val="00163306"/>
    <w:rsid w:val="00163731"/>
    <w:rsid w:val="00171E5B"/>
    <w:rsid w:val="00171F94"/>
    <w:rsid w:val="00175D4E"/>
    <w:rsid w:val="0017609B"/>
    <w:rsid w:val="0017663B"/>
    <w:rsid w:val="0017668A"/>
    <w:rsid w:val="001766FE"/>
    <w:rsid w:val="001771E7"/>
    <w:rsid w:val="001911FF"/>
    <w:rsid w:val="001918CC"/>
    <w:rsid w:val="00192006"/>
    <w:rsid w:val="00193180"/>
    <w:rsid w:val="00197BEA"/>
    <w:rsid w:val="001B1519"/>
    <w:rsid w:val="001B2C2A"/>
    <w:rsid w:val="001B2E2D"/>
    <w:rsid w:val="001B49AC"/>
    <w:rsid w:val="001B5CD2"/>
    <w:rsid w:val="001B7A21"/>
    <w:rsid w:val="001C0BEE"/>
    <w:rsid w:val="001C1E49"/>
    <w:rsid w:val="001C2A98"/>
    <w:rsid w:val="001C6B9E"/>
    <w:rsid w:val="001D182D"/>
    <w:rsid w:val="001D2068"/>
    <w:rsid w:val="001D3D64"/>
    <w:rsid w:val="001D3D7D"/>
    <w:rsid w:val="001D3FFF"/>
    <w:rsid w:val="001D5728"/>
    <w:rsid w:val="001D5DE3"/>
    <w:rsid w:val="001D625F"/>
    <w:rsid w:val="001D6CED"/>
    <w:rsid w:val="001D7576"/>
    <w:rsid w:val="001D7A8B"/>
    <w:rsid w:val="001E14A0"/>
    <w:rsid w:val="001E22C8"/>
    <w:rsid w:val="001E2C0B"/>
    <w:rsid w:val="001E7376"/>
    <w:rsid w:val="001F225C"/>
    <w:rsid w:val="001F2DAD"/>
    <w:rsid w:val="00201CFA"/>
    <w:rsid w:val="0020220D"/>
    <w:rsid w:val="00202448"/>
    <w:rsid w:val="00202D15"/>
    <w:rsid w:val="00205625"/>
    <w:rsid w:val="00212EAE"/>
    <w:rsid w:val="0021432A"/>
    <w:rsid w:val="00214BEE"/>
    <w:rsid w:val="002157A8"/>
    <w:rsid w:val="002205B8"/>
    <w:rsid w:val="00222630"/>
    <w:rsid w:val="00225720"/>
    <w:rsid w:val="002259E5"/>
    <w:rsid w:val="00226140"/>
    <w:rsid w:val="002274F3"/>
    <w:rsid w:val="00227B11"/>
    <w:rsid w:val="0023094C"/>
    <w:rsid w:val="00230C57"/>
    <w:rsid w:val="002331C5"/>
    <w:rsid w:val="00234BE3"/>
    <w:rsid w:val="00235A90"/>
    <w:rsid w:val="002401ED"/>
    <w:rsid w:val="00240320"/>
    <w:rsid w:val="0024050D"/>
    <w:rsid w:val="0024089D"/>
    <w:rsid w:val="00241E48"/>
    <w:rsid w:val="00241EF1"/>
    <w:rsid w:val="0024214E"/>
    <w:rsid w:val="0024239A"/>
    <w:rsid w:val="00242623"/>
    <w:rsid w:val="00244A96"/>
    <w:rsid w:val="00250558"/>
    <w:rsid w:val="00252869"/>
    <w:rsid w:val="00253216"/>
    <w:rsid w:val="002538C0"/>
    <w:rsid w:val="00260652"/>
    <w:rsid w:val="00261F25"/>
    <w:rsid w:val="0026386A"/>
    <w:rsid w:val="002645FF"/>
    <w:rsid w:val="002647B1"/>
    <w:rsid w:val="002648A9"/>
    <w:rsid w:val="0026536F"/>
    <w:rsid w:val="0026553C"/>
    <w:rsid w:val="002659A5"/>
    <w:rsid w:val="0026669F"/>
    <w:rsid w:val="00266735"/>
    <w:rsid w:val="00267DD5"/>
    <w:rsid w:val="00271261"/>
    <w:rsid w:val="00271494"/>
    <w:rsid w:val="00274A0A"/>
    <w:rsid w:val="00277593"/>
    <w:rsid w:val="00280918"/>
    <w:rsid w:val="00282AF6"/>
    <w:rsid w:val="00283D9C"/>
    <w:rsid w:val="00287021"/>
    <w:rsid w:val="00287085"/>
    <w:rsid w:val="00290AF9"/>
    <w:rsid w:val="00296585"/>
    <w:rsid w:val="002967CF"/>
    <w:rsid w:val="00297788"/>
    <w:rsid w:val="002A3605"/>
    <w:rsid w:val="002A484B"/>
    <w:rsid w:val="002A64A6"/>
    <w:rsid w:val="002B6D49"/>
    <w:rsid w:val="002C1446"/>
    <w:rsid w:val="002C2CD8"/>
    <w:rsid w:val="002C47D4"/>
    <w:rsid w:val="002C484C"/>
    <w:rsid w:val="002D0F38"/>
    <w:rsid w:val="002D77E3"/>
    <w:rsid w:val="002E14CC"/>
    <w:rsid w:val="002E3ED6"/>
    <w:rsid w:val="002E746F"/>
    <w:rsid w:val="002F10AA"/>
    <w:rsid w:val="002F1871"/>
    <w:rsid w:val="002F2859"/>
    <w:rsid w:val="002F3742"/>
    <w:rsid w:val="002F3BCE"/>
    <w:rsid w:val="002F696A"/>
    <w:rsid w:val="002F6E3C"/>
    <w:rsid w:val="0030117D"/>
    <w:rsid w:val="00301F30"/>
    <w:rsid w:val="00303155"/>
    <w:rsid w:val="00303C87"/>
    <w:rsid w:val="0030584F"/>
    <w:rsid w:val="00306246"/>
    <w:rsid w:val="003108E5"/>
    <w:rsid w:val="003120CB"/>
    <w:rsid w:val="00312ABB"/>
    <w:rsid w:val="00313C54"/>
    <w:rsid w:val="00314159"/>
    <w:rsid w:val="003156DF"/>
    <w:rsid w:val="00320153"/>
    <w:rsid w:val="00320367"/>
    <w:rsid w:val="0032123C"/>
    <w:rsid w:val="00322871"/>
    <w:rsid w:val="003244E6"/>
    <w:rsid w:val="00326A68"/>
    <w:rsid w:val="00326FB3"/>
    <w:rsid w:val="003316D4"/>
    <w:rsid w:val="00333822"/>
    <w:rsid w:val="00336715"/>
    <w:rsid w:val="00340DFD"/>
    <w:rsid w:val="003433EA"/>
    <w:rsid w:val="00344954"/>
    <w:rsid w:val="00350CD7"/>
    <w:rsid w:val="00351CB9"/>
    <w:rsid w:val="00360371"/>
    <w:rsid w:val="00360C17"/>
    <w:rsid w:val="003621C6"/>
    <w:rsid w:val="003622B8"/>
    <w:rsid w:val="00363E01"/>
    <w:rsid w:val="00366B76"/>
    <w:rsid w:val="00373051"/>
    <w:rsid w:val="00373B8F"/>
    <w:rsid w:val="003757C4"/>
    <w:rsid w:val="00376D95"/>
    <w:rsid w:val="003772A8"/>
    <w:rsid w:val="00377FBB"/>
    <w:rsid w:val="00383AD8"/>
    <w:rsid w:val="00385140"/>
    <w:rsid w:val="00390532"/>
    <w:rsid w:val="003913B4"/>
    <w:rsid w:val="00391DE5"/>
    <w:rsid w:val="00392BF8"/>
    <w:rsid w:val="00395EB1"/>
    <w:rsid w:val="003A16FC"/>
    <w:rsid w:val="003A1D39"/>
    <w:rsid w:val="003A4FCD"/>
    <w:rsid w:val="003A56A5"/>
    <w:rsid w:val="003B0639"/>
    <w:rsid w:val="003B0944"/>
    <w:rsid w:val="003B1593"/>
    <w:rsid w:val="003B4381"/>
    <w:rsid w:val="003C1043"/>
    <w:rsid w:val="003C1A30"/>
    <w:rsid w:val="003C6779"/>
    <w:rsid w:val="003D1133"/>
    <w:rsid w:val="003D2998"/>
    <w:rsid w:val="003D2F0A"/>
    <w:rsid w:val="003D303A"/>
    <w:rsid w:val="003D3891"/>
    <w:rsid w:val="003D4189"/>
    <w:rsid w:val="003D4F54"/>
    <w:rsid w:val="003D5D84"/>
    <w:rsid w:val="003D6701"/>
    <w:rsid w:val="003E0F4F"/>
    <w:rsid w:val="003E18AC"/>
    <w:rsid w:val="003E210B"/>
    <w:rsid w:val="003E2A12"/>
    <w:rsid w:val="003E3384"/>
    <w:rsid w:val="003E548E"/>
    <w:rsid w:val="003F7156"/>
    <w:rsid w:val="00406AA7"/>
    <w:rsid w:val="004148E1"/>
    <w:rsid w:val="00414CFA"/>
    <w:rsid w:val="00415CF2"/>
    <w:rsid w:val="00420BE9"/>
    <w:rsid w:val="00421FE7"/>
    <w:rsid w:val="00423AD8"/>
    <w:rsid w:val="00424C85"/>
    <w:rsid w:val="00425D24"/>
    <w:rsid w:val="004260BD"/>
    <w:rsid w:val="004262B8"/>
    <w:rsid w:val="00426E22"/>
    <w:rsid w:val="0043012F"/>
    <w:rsid w:val="00430F1F"/>
    <w:rsid w:val="004326EA"/>
    <w:rsid w:val="00443D79"/>
    <w:rsid w:val="0044434C"/>
    <w:rsid w:val="0044456B"/>
    <w:rsid w:val="00447BD1"/>
    <w:rsid w:val="004507F3"/>
    <w:rsid w:val="00450AF4"/>
    <w:rsid w:val="00452B61"/>
    <w:rsid w:val="00454219"/>
    <w:rsid w:val="00463C27"/>
    <w:rsid w:val="00465AB0"/>
    <w:rsid w:val="004671C7"/>
    <w:rsid w:val="00472F4D"/>
    <w:rsid w:val="004730BF"/>
    <w:rsid w:val="00474DCB"/>
    <w:rsid w:val="004752A4"/>
    <w:rsid w:val="0047535C"/>
    <w:rsid w:val="004773C8"/>
    <w:rsid w:val="00477CE0"/>
    <w:rsid w:val="004857A5"/>
    <w:rsid w:val="00485870"/>
    <w:rsid w:val="00485FE8"/>
    <w:rsid w:val="00490791"/>
    <w:rsid w:val="00492000"/>
    <w:rsid w:val="00492EB5"/>
    <w:rsid w:val="004934D6"/>
    <w:rsid w:val="00494F77"/>
    <w:rsid w:val="00497721"/>
    <w:rsid w:val="004A0229"/>
    <w:rsid w:val="004A0994"/>
    <w:rsid w:val="004A35D2"/>
    <w:rsid w:val="004A71E4"/>
    <w:rsid w:val="004B2F00"/>
    <w:rsid w:val="004B5EA9"/>
    <w:rsid w:val="004B6765"/>
    <w:rsid w:val="004B6E31"/>
    <w:rsid w:val="004B79F2"/>
    <w:rsid w:val="004C1D66"/>
    <w:rsid w:val="004C31D7"/>
    <w:rsid w:val="004C4AD2"/>
    <w:rsid w:val="004C7C26"/>
    <w:rsid w:val="004D1C4F"/>
    <w:rsid w:val="004D1F21"/>
    <w:rsid w:val="004D59D8"/>
    <w:rsid w:val="004D5DA1"/>
    <w:rsid w:val="004D611E"/>
    <w:rsid w:val="004D69BC"/>
    <w:rsid w:val="004E150F"/>
    <w:rsid w:val="004E1DCA"/>
    <w:rsid w:val="004E23A1"/>
    <w:rsid w:val="004E3489"/>
    <w:rsid w:val="004E358A"/>
    <w:rsid w:val="004E3AFA"/>
    <w:rsid w:val="004E5BBA"/>
    <w:rsid w:val="004E5C36"/>
    <w:rsid w:val="004E6588"/>
    <w:rsid w:val="004F0781"/>
    <w:rsid w:val="004F449B"/>
    <w:rsid w:val="00501A50"/>
    <w:rsid w:val="00502A0A"/>
    <w:rsid w:val="00504EA3"/>
    <w:rsid w:val="00507C50"/>
    <w:rsid w:val="00507FE3"/>
    <w:rsid w:val="00512F2E"/>
    <w:rsid w:val="005136DE"/>
    <w:rsid w:val="00514213"/>
    <w:rsid w:val="00517C3A"/>
    <w:rsid w:val="00520D35"/>
    <w:rsid w:val="00521E8D"/>
    <w:rsid w:val="005228F1"/>
    <w:rsid w:val="00524451"/>
    <w:rsid w:val="0052692C"/>
    <w:rsid w:val="00527BF4"/>
    <w:rsid w:val="005324BE"/>
    <w:rsid w:val="00534F6C"/>
    <w:rsid w:val="00535994"/>
    <w:rsid w:val="0053646D"/>
    <w:rsid w:val="00540AAD"/>
    <w:rsid w:val="00540FCC"/>
    <w:rsid w:val="00541270"/>
    <w:rsid w:val="00543EC1"/>
    <w:rsid w:val="005443A0"/>
    <w:rsid w:val="00545DE5"/>
    <w:rsid w:val="00546458"/>
    <w:rsid w:val="0055087C"/>
    <w:rsid w:val="00551EF1"/>
    <w:rsid w:val="00553413"/>
    <w:rsid w:val="00560E31"/>
    <w:rsid w:val="0056241B"/>
    <w:rsid w:val="005706EB"/>
    <w:rsid w:val="0058183E"/>
    <w:rsid w:val="00581B23"/>
    <w:rsid w:val="0058219C"/>
    <w:rsid w:val="00583DA9"/>
    <w:rsid w:val="00584340"/>
    <w:rsid w:val="0058707F"/>
    <w:rsid w:val="00591204"/>
    <w:rsid w:val="005931FE"/>
    <w:rsid w:val="00594D96"/>
    <w:rsid w:val="00597C64"/>
    <w:rsid w:val="005A34DD"/>
    <w:rsid w:val="005A6C9B"/>
    <w:rsid w:val="005B0072"/>
    <w:rsid w:val="005B0732"/>
    <w:rsid w:val="005B38A0"/>
    <w:rsid w:val="005B491C"/>
    <w:rsid w:val="005B4DBF"/>
    <w:rsid w:val="005B5C6D"/>
    <w:rsid w:val="005B5DE2"/>
    <w:rsid w:val="005B674C"/>
    <w:rsid w:val="005B7ED3"/>
    <w:rsid w:val="005C4C20"/>
    <w:rsid w:val="005C7561"/>
    <w:rsid w:val="005D1926"/>
    <w:rsid w:val="005D1E57"/>
    <w:rsid w:val="005D2279"/>
    <w:rsid w:val="005D23FF"/>
    <w:rsid w:val="005D2F57"/>
    <w:rsid w:val="005D34F6"/>
    <w:rsid w:val="005D4F1A"/>
    <w:rsid w:val="005E1884"/>
    <w:rsid w:val="005E5AA4"/>
    <w:rsid w:val="005F2C5E"/>
    <w:rsid w:val="005F30C1"/>
    <w:rsid w:val="005F373A"/>
    <w:rsid w:val="005F4F87"/>
    <w:rsid w:val="005F6B0E"/>
    <w:rsid w:val="005F760E"/>
    <w:rsid w:val="005F7B1D"/>
    <w:rsid w:val="00600EC3"/>
    <w:rsid w:val="006010D1"/>
    <w:rsid w:val="0060222A"/>
    <w:rsid w:val="00605FD5"/>
    <w:rsid w:val="00610C21"/>
    <w:rsid w:val="00611907"/>
    <w:rsid w:val="006121B8"/>
    <w:rsid w:val="00612514"/>
    <w:rsid w:val="00613116"/>
    <w:rsid w:val="00617E81"/>
    <w:rsid w:val="006202A6"/>
    <w:rsid w:val="0062054B"/>
    <w:rsid w:val="0062118B"/>
    <w:rsid w:val="00621C4E"/>
    <w:rsid w:val="00624EAE"/>
    <w:rsid w:val="006305D7"/>
    <w:rsid w:val="00631C5D"/>
    <w:rsid w:val="00632CC1"/>
    <w:rsid w:val="00633A01"/>
    <w:rsid w:val="00633B97"/>
    <w:rsid w:val="006341F7"/>
    <w:rsid w:val="00635014"/>
    <w:rsid w:val="006369CE"/>
    <w:rsid w:val="006411CA"/>
    <w:rsid w:val="00641E45"/>
    <w:rsid w:val="00643DC2"/>
    <w:rsid w:val="00646851"/>
    <w:rsid w:val="00650FA2"/>
    <w:rsid w:val="0065348A"/>
    <w:rsid w:val="00655A6C"/>
    <w:rsid w:val="006560BA"/>
    <w:rsid w:val="006570E1"/>
    <w:rsid w:val="006570E3"/>
    <w:rsid w:val="006619C8"/>
    <w:rsid w:val="00671710"/>
    <w:rsid w:val="00673414"/>
    <w:rsid w:val="00673D0D"/>
    <w:rsid w:val="00676079"/>
    <w:rsid w:val="006765B4"/>
    <w:rsid w:val="00676ECD"/>
    <w:rsid w:val="00677D0A"/>
    <w:rsid w:val="0068185F"/>
    <w:rsid w:val="006837F9"/>
    <w:rsid w:val="00684B86"/>
    <w:rsid w:val="00687A0B"/>
    <w:rsid w:val="006916A0"/>
    <w:rsid w:val="00691920"/>
    <w:rsid w:val="006A01CF"/>
    <w:rsid w:val="006A60DD"/>
    <w:rsid w:val="006A6D51"/>
    <w:rsid w:val="006B074C"/>
    <w:rsid w:val="006B3B84"/>
    <w:rsid w:val="006B4E7C"/>
    <w:rsid w:val="006B5D8C"/>
    <w:rsid w:val="006B72D4"/>
    <w:rsid w:val="006C10AC"/>
    <w:rsid w:val="006C11CC"/>
    <w:rsid w:val="006C1809"/>
    <w:rsid w:val="006C1AEB"/>
    <w:rsid w:val="006C1C53"/>
    <w:rsid w:val="006C426E"/>
    <w:rsid w:val="006C57FE"/>
    <w:rsid w:val="006E4B63"/>
    <w:rsid w:val="006E7EAF"/>
    <w:rsid w:val="006F06E4"/>
    <w:rsid w:val="006F1EDC"/>
    <w:rsid w:val="006F5123"/>
    <w:rsid w:val="006F7B41"/>
    <w:rsid w:val="00702B5D"/>
    <w:rsid w:val="0070354C"/>
    <w:rsid w:val="007037D4"/>
    <w:rsid w:val="00703ED2"/>
    <w:rsid w:val="007048FA"/>
    <w:rsid w:val="00704D7D"/>
    <w:rsid w:val="00705DF0"/>
    <w:rsid w:val="00707B8D"/>
    <w:rsid w:val="00713636"/>
    <w:rsid w:val="00714372"/>
    <w:rsid w:val="00714B8C"/>
    <w:rsid w:val="00716573"/>
    <w:rsid w:val="0071675D"/>
    <w:rsid w:val="007175A0"/>
    <w:rsid w:val="00722AC9"/>
    <w:rsid w:val="00726217"/>
    <w:rsid w:val="00735CF5"/>
    <w:rsid w:val="0074063A"/>
    <w:rsid w:val="00742AA4"/>
    <w:rsid w:val="00743BA1"/>
    <w:rsid w:val="00745F1E"/>
    <w:rsid w:val="007515FE"/>
    <w:rsid w:val="00751854"/>
    <w:rsid w:val="00753AB0"/>
    <w:rsid w:val="007601D0"/>
    <w:rsid w:val="0076109D"/>
    <w:rsid w:val="0076371B"/>
    <w:rsid w:val="00764CE4"/>
    <w:rsid w:val="00767107"/>
    <w:rsid w:val="00773BFD"/>
    <w:rsid w:val="007743B3"/>
    <w:rsid w:val="00774490"/>
    <w:rsid w:val="007760B4"/>
    <w:rsid w:val="00781973"/>
    <w:rsid w:val="007819FF"/>
    <w:rsid w:val="00783B1C"/>
    <w:rsid w:val="00784A4C"/>
    <w:rsid w:val="00784BC6"/>
    <w:rsid w:val="0078523D"/>
    <w:rsid w:val="00787B54"/>
    <w:rsid w:val="00791D75"/>
    <w:rsid w:val="007931DF"/>
    <w:rsid w:val="007A0172"/>
    <w:rsid w:val="007A215E"/>
    <w:rsid w:val="007A2511"/>
    <w:rsid w:val="007A260E"/>
    <w:rsid w:val="007A4D4C"/>
    <w:rsid w:val="007A4DD6"/>
    <w:rsid w:val="007A5CB9"/>
    <w:rsid w:val="007B2478"/>
    <w:rsid w:val="007B3AF8"/>
    <w:rsid w:val="007B5BEF"/>
    <w:rsid w:val="007B64E2"/>
    <w:rsid w:val="007B6B07"/>
    <w:rsid w:val="007B6D43"/>
    <w:rsid w:val="007B749A"/>
    <w:rsid w:val="007B7C56"/>
    <w:rsid w:val="007B7C6E"/>
    <w:rsid w:val="007D2710"/>
    <w:rsid w:val="007D44D7"/>
    <w:rsid w:val="007D4A78"/>
    <w:rsid w:val="007D621A"/>
    <w:rsid w:val="007E058A"/>
    <w:rsid w:val="007E2887"/>
    <w:rsid w:val="007E5278"/>
    <w:rsid w:val="007E749C"/>
    <w:rsid w:val="007E7D38"/>
    <w:rsid w:val="007F1B5C"/>
    <w:rsid w:val="007F2EF0"/>
    <w:rsid w:val="00801257"/>
    <w:rsid w:val="00803B0A"/>
    <w:rsid w:val="00804DED"/>
    <w:rsid w:val="00805B96"/>
    <w:rsid w:val="008105BE"/>
    <w:rsid w:val="008115A5"/>
    <w:rsid w:val="00811D46"/>
    <w:rsid w:val="0081415D"/>
    <w:rsid w:val="00814258"/>
    <w:rsid w:val="008160E8"/>
    <w:rsid w:val="0081649C"/>
    <w:rsid w:val="00820229"/>
    <w:rsid w:val="00820A9B"/>
    <w:rsid w:val="0082107B"/>
    <w:rsid w:val="00822448"/>
    <w:rsid w:val="00822ABE"/>
    <w:rsid w:val="008244D1"/>
    <w:rsid w:val="0082570E"/>
    <w:rsid w:val="00825ABD"/>
    <w:rsid w:val="00827F51"/>
    <w:rsid w:val="0083104E"/>
    <w:rsid w:val="00832EAF"/>
    <w:rsid w:val="008343BE"/>
    <w:rsid w:val="00834D3A"/>
    <w:rsid w:val="008379BC"/>
    <w:rsid w:val="00840B87"/>
    <w:rsid w:val="00840FB4"/>
    <w:rsid w:val="008410B2"/>
    <w:rsid w:val="008445EC"/>
    <w:rsid w:val="00845B1B"/>
    <w:rsid w:val="00846086"/>
    <w:rsid w:val="00846CF3"/>
    <w:rsid w:val="00846DA6"/>
    <w:rsid w:val="008500A0"/>
    <w:rsid w:val="00851E01"/>
    <w:rsid w:val="008524E5"/>
    <w:rsid w:val="00853384"/>
    <w:rsid w:val="0085351C"/>
    <w:rsid w:val="008549CA"/>
    <w:rsid w:val="008556C3"/>
    <w:rsid w:val="0085687C"/>
    <w:rsid w:val="00865B0B"/>
    <w:rsid w:val="008706C5"/>
    <w:rsid w:val="008710EA"/>
    <w:rsid w:val="008716C7"/>
    <w:rsid w:val="008723F4"/>
    <w:rsid w:val="00873707"/>
    <w:rsid w:val="00874B20"/>
    <w:rsid w:val="008763E1"/>
    <w:rsid w:val="0087775C"/>
    <w:rsid w:val="00877EC8"/>
    <w:rsid w:val="00880F36"/>
    <w:rsid w:val="00885530"/>
    <w:rsid w:val="00886363"/>
    <w:rsid w:val="008910D1"/>
    <w:rsid w:val="00891338"/>
    <w:rsid w:val="0089296C"/>
    <w:rsid w:val="00894A67"/>
    <w:rsid w:val="00896ABD"/>
    <w:rsid w:val="008970C2"/>
    <w:rsid w:val="008A26C5"/>
    <w:rsid w:val="008A2E8D"/>
    <w:rsid w:val="008A3380"/>
    <w:rsid w:val="008A4DA5"/>
    <w:rsid w:val="008A7A9C"/>
    <w:rsid w:val="008B1BD3"/>
    <w:rsid w:val="008B5218"/>
    <w:rsid w:val="008B7102"/>
    <w:rsid w:val="008C2E7F"/>
    <w:rsid w:val="008C3B7D"/>
    <w:rsid w:val="008C5585"/>
    <w:rsid w:val="008D0F90"/>
    <w:rsid w:val="008D146A"/>
    <w:rsid w:val="008D3715"/>
    <w:rsid w:val="008D5465"/>
    <w:rsid w:val="008D5D94"/>
    <w:rsid w:val="008D7EB7"/>
    <w:rsid w:val="008E3684"/>
    <w:rsid w:val="008E57F5"/>
    <w:rsid w:val="008E5C63"/>
    <w:rsid w:val="008E7606"/>
    <w:rsid w:val="008F1DAA"/>
    <w:rsid w:val="008F245A"/>
    <w:rsid w:val="008F3EBD"/>
    <w:rsid w:val="008F54E1"/>
    <w:rsid w:val="008F60B2"/>
    <w:rsid w:val="008F7C41"/>
    <w:rsid w:val="00901F83"/>
    <w:rsid w:val="009031E2"/>
    <w:rsid w:val="009031F9"/>
    <w:rsid w:val="00906DA5"/>
    <w:rsid w:val="0091276C"/>
    <w:rsid w:val="00915FBF"/>
    <w:rsid w:val="009165AC"/>
    <w:rsid w:val="0092053F"/>
    <w:rsid w:val="0092340A"/>
    <w:rsid w:val="0092560C"/>
    <w:rsid w:val="0092616F"/>
    <w:rsid w:val="009273F1"/>
    <w:rsid w:val="009313D9"/>
    <w:rsid w:val="00933D83"/>
    <w:rsid w:val="00935B7F"/>
    <w:rsid w:val="00936E45"/>
    <w:rsid w:val="00937F6D"/>
    <w:rsid w:val="00941293"/>
    <w:rsid w:val="00946372"/>
    <w:rsid w:val="00950C17"/>
    <w:rsid w:val="00951C8C"/>
    <w:rsid w:val="00951FAF"/>
    <w:rsid w:val="00953B06"/>
    <w:rsid w:val="00954740"/>
    <w:rsid w:val="00963ABC"/>
    <w:rsid w:val="00963D42"/>
    <w:rsid w:val="0096509B"/>
    <w:rsid w:val="00965D21"/>
    <w:rsid w:val="00967764"/>
    <w:rsid w:val="00970B0E"/>
    <w:rsid w:val="00970BB9"/>
    <w:rsid w:val="009712C7"/>
    <w:rsid w:val="009726EE"/>
    <w:rsid w:val="00975573"/>
    <w:rsid w:val="00976D03"/>
    <w:rsid w:val="00977B30"/>
    <w:rsid w:val="00982F41"/>
    <w:rsid w:val="00985090"/>
    <w:rsid w:val="00987710"/>
    <w:rsid w:val="009900F4"/>
    <w:rsid w:val="009904AB"/>
    <w:rsid w:val="009946CC"/>
    <w:rsid w:val="00995688"/>
    <w:rsid w:val="009958A6"/>
    <w:rsid w:val="00996456"/>
    <w:rsid w:val="009A04F5"/>
    <w:rsid w:val="009A15EF"/>
    <w:rsid w:val="009A38A5"/>
    <w:rsid w:val="009B118B"/>
    <w:rsid w:val="009B1737"/>
    <w:rsid w:val="009B3D4B"/>
    <w:rsid w:val="009B5B99"/>
    <w:rsid w:val="009B6EFC"/>
    <w:rsid w:val="009C1928"/>
    <w:rsid w:val="009C2DF8"/>
    <w:rsid w:val="009C31BF"/>
    <w:rsid w:val="009C68B7"/>
    <w:rsid w:val="009D0834"/>
    <w:rsid w:val="009D0A1E"/>
    <w:rsid w:val="009D2721"/>
    <w:rsid w:val="009D2AE3"/>
    <w:rsid w:val="009D52BC"/>
    <w:rsid w:val="009D7D0A"/>
    <w:rsid w:val="009D7F74"/>
    <w:rsid w:val="009E09D9"/>
    <w:rsid w:val="009E2C69"/>
    <w:rsid w:val="009E5555"/>
    <w:rsid w:val="009E6CBA"/>
    <w:rsid w:val="009E6E7E"/>
    <w:rsid w:val="009F01B1"/>
    <w:rsid w:val="009F0DBB"/>
    <w:rsid w:val="009F2510"/>
    <w:rsid w:val="009F3887"/>
    <w:rsid w:val="009F4417"/>
    <w:rsid w:val="009F62FC"/>
    <w:rsid w:val="009F732B"/>
    <w:rsid w:val="00A0084D"/>
    <w:rsid w:val="00A01FE0"/>
    <w:rsid w:val="00A03930"/>
    <w:rsid w:val="00A03B6E"/>
    <w:rsid w:val="00A05B14"/>
    <w:rsid w:val="00A10656"/>
    <w:rsid w:val="00A113C0"/>
    <w:rsid w:val="00A12FA6"/>
    <w:rsid w:val="00A1339B"/>
    <w:rsid w:val="00A13DD1"/>
    <w:rsid w:val="00A1412F"/>
    <w:rsid w:val="00A14890"/>
    <w:rsid w:val="00A14ABA"/>
    <w:rsid w:val="00A24CB6"/>
    <w:rsid w:val="00A265B2"/>
    <w:rsid w:val="00A26CD2"/>
    <w:rsid w:val="00A27667"/>
    <w:rsid w:val="00A30F51"/>
    <w:rsid w:val="00A32979"/>
    <w:rsid w:val="00A34A67"/>
    <w:rsid w:val="00A37462"/>
    <w:rsid w:val="00A41DA9"/>
    <w:rsid w:val="00A42BB0"/>
    <w:rsid w:val="00A459E1"/>
    <w:rsid w:val="00A52296"/>
    <w:rsid w:val="00A55661"/>
    <w:rsid w:val="00A61B70"/>
    <w:rsid w:val="00A61FA8"/>
    <w:rsid w:val="00A637F4"/>
    <w:rsid w:val="00A64776"/>
    <w:rsid w:val="00A65485"/>
    <w:rsid w:val="00A66E05"/>
    <w:rsid w:val="00A70753"/>
    <w:rsid w:val="00A712D2"/>
    <w:rsid w:val="00A723F7"/>
    <w:rsid w:val="00A82C8A"/>
    <w:rsid w:val="00A8346B"/>
    <w:rsid w:val="00A852FF"/>
    <w:rsid w:val="00A87337"/>
    <w:rsid w:val="00A8784F"/>
    <w:rsid w:val="00A90C97"/>
    <w:rsid w:val="00A91B99"/>
    <w:rsid w:val="00A960C8"/>
    <w:rsid w:val="00A96604"/>
    <w:rsid w:val="00AA03DF"/>
    <w:rsid w:val="00AA0EB2"/>
    <w:rsid w:val="00AA1B4F"/>
    <w:rsid w:val="00AA21D8"/>
    <w:rsid w:val="00AA54F3"/>
    <w:rsid w:val="00AA6B43"/>
    <w:rsid w:val="00AA7A8C"/>
    <w:rsid w:val="00AB0901"/>
    <w:rsid w:val="00AB367A"/>
    <w:rsid w:val="00AB3A5C"/>
    <w:rsid w:val="00AB44BD"/>
    <w:rsid w:val="00AB5111"/>
    <w:rsid w:val="00AC01D1"/>
    <w:rsid w:val="00AC52A5"/>
    <w:rsid w:val="00AC6EFD"/>
    <w:rsid w:val="00AC7151"/>
    <w:rsid w:val="00AD460A"/>
    <w:rsid w:val="00AD6A05"/>
    <w:rsid w:val="00AD7460"/>
    <w:rsid w:val="00AE272B"/>
    <w:rsid w:val="00AE3E3A"/>
    <w:rsid w:val="00AE437E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AF6CD6"/>
    <w:rsid w:val="00B01858"/>
    <w:rsid w:val="00B01A16"/>
    <w:rsid w:val="00B07F45"/>
    <w:rsid w:val="00B1021A"/>
    <w:rsid w:val="00B11682"/>
    <w:rsid w:val="00B12444"/>
    <w:rsid w:val="00B12708"/>
    <w:rsid w:val="00B13FF4"/>
    <w:rsid w:val="00B14021"/>
    <w:rsid w:val="00B1481A"/>
    <w:rsid w:val="00B15A1F"/>
    <w:rsid w:val="00B15FE9"/>
    <w:rsid w:val="00B2148A"/>
    <w:rsid w:val="00B220C2"/>
    <w:rsid w:val="00B2341A"/>
    <w:rsid w:val="00B25A98"/>
    <w:rsid w:val="00B25B32"/>
    <w:rsid w:val="00B2605C"/>
    <w:rsid w:val="00B32453"/>
    <w:rsid w:val="00B32616"/>
    <w:rsid w:val="00B36723"/>
    <w:rsid w:val="00B36C42"/>
    <w:rsid w:val="00B42EA7"/>
    <w:rsid w:val="00B5337C"/>
    <w:rsid w:val="00B538AE"/>
    <w:rsid w:val="00B53FDE"/>
    <w:rsid w:val="00B55EE4"/>
    <w:rsid w:val="00B56397"/>
    <w:rsid w:val="00B570B2"/>
    <w:rsid w:val="00B574BA"/>
    <w:rsid w:val="00B6027B"/>
    <w:rsid w:val="00B65EDB"/>
    <w:rsid w:val="00B67AFF"/>
    <w:rsid w:val="00B70B59"/>
    <w:rsid w:val="00B71CD4"/>
    <w:rsid w:val="00B73079"/>
    <w:rsid w:val="00B73657"/>
    <w:rsid w:val="00B75C54"/>
    <w:rsid w:val="00B84670"/>
    <w:rsid w:val="00B91237"/>
    <w:rsid w:val="00B937B6"/>
    <w:rsid w:val="00B96880"/>
    <w:rsid w:val="00BA011F"/>
    <w:rsid w:val="00BA1735"/>
    <w:rsid w:val="00BA19FA"/>
    <w:rsid w:val="00BA4288"/>
    <w:rsid w:val="00BA49DD"/>
    <w:rsid w:val="00BA4FF7"/>
    <w:rsid w:val="00BA77D1"/>
    <w:rsid w:val="00BB2E05"/>
    <w:rsid w:val="00BB48E5"/>
    <w:rsid w:val="00BB5428"/>
    <w:rsid w:val="00BB5607"/>
    <w:rsid w:val="00BB5ACA"/>
    <w:rsid w:val="00BB627F"/>
    <w:rsid w:val="00BB67C2"/>
    <w:rsid w:val="00BC1B74"/>
    <w:rsid w:val="00BC2A38"/>
    <w:rsid w:val="00BC3823"/>
    <w:rsid w:val="00BC5841"/>
    <w:rsid w:val="00BC7F0A"/>
    <w:rsid w:val="00BD1814"/>
    <w:rsid w:val="00BD60B4"/>
    <w:rsid w:val="00BD796B"/>
    <w:rsid w:val="00BE40C0"/>
    <w:rsid w:val="00BE5F4A"/>
    <w:rsid w:val="00BE7AEF"/>
    <w:rsid w:val="00BE7B54"/>
    <w:rsid w:val="00BF09B0"/>
    <w:rsid w:val="00BF1544"/>
    <w:rsid w:val="00BF19BE"/>
    <w:rsid w:val="00BF1B53"/>
    <w:rsid w:val="00BF246D"/>
    <w:rsid w:val="00BF351C"/>
    <w:rsid w:val="00BF643B"/>
    <w:rsid w:val="00BF7940"/>
    <w:rsid w:val="00BF7F18"/>
    <w:rsid w:val="00C02F66"/>
    <w:rsid w:val="00C06963"/>
    <w:rsid w:val="00C06F06"/>
    <w:rsid w:val="00C07946"/>
    <w:rsid w:val="00C101B4"/>
    <w:rsid w:val="00C20FAD"/>
    <w:rsid w:val="00C2375F"/>
    <w:rsid w:val="00C247CB"/>
    <w:rsid w:val="00C26016"/>
    <w:rsid w:val="00C27C8F"/>
    <w:rsid w:val="00C31DBE"/>
    <w:rsid w:val="00C32E66"/>
    <w:rsid w:val="00C3355F"/>
    <w:rsid w:val="00C3569A"/>
    <w:rsid w:val="00C43F48"/>
    <w:rsid w:val="00C448FF"/>
    <w:rsid w:val="00C45E57"/>
    <w:rsid w:val="00C52F29"/>
    <w:rsid w:val="00C56CE6"/>
    <w:rsid w:val="00C5745F"/>
    <w:rsid w:val="00C60005"/>
    <w:rsid w:val="00C61A98"/>
    <w:rsid w:val="00C6210E"/>
    <w:rsid w:val="00C63201"/>
    <w:rsid w:val="00C63B66"/>
    <w:rsid w:val="00C64A9E"/>
    <w:rsid w:val="00C64D59"/>
    <w:rsid w:val="00C64E62"/>
    <w:rsid w:val="00C651D5"/>
    <w:rsid w:val="00C65CCC"/>
    <w:rsid w:val="00C74D97"/>
    <w:rsid w:val="00C7618F"/>
    <w:rsid w:val="00C765A9"/>
    <w:rsid w:val="00C80CA9"/>
    <w:rsid w:val="00C8162D"/>
    <w:rsid w:val="00C83A0B"/>
    <w:rsid w:val="00C842D0"/>
    <w:rsid w:val="00C84E51"/>
    <w:rsid w:val="00C84ED1"/>
    <w:rsid w:val="00C9038F"/>
    <w:rsid w:val="00C92AAB"/>
    <w:rsid w:val="00CA2435"/>
    <w:rsid w:val="00CA4068"/>
    <w:rsid w:val="00CA543D"/>
    <w:rsid w:val="00CA61CF"/>
    <w:rsid w:val="00CB1EF8"/>
    <w:rsid w:val="00CB285B"/>
    <w:rsid w:val="00CB2A4C"/>
    <w:rsid w:val="00CB37F8"/>
    <w:rsid w:val="00CB6AA2"/>
    <w:rsid w:val="00CB7DC3"/>
    <w:rsid w:val="00CD0E2F"/>
    <w:rsid w:val="00CD1D49"/>
    <w:rsid w:val="00CD2969"/>
    <w:rsid w:val="00CD2B22"/>
    <w:rsid w:val="00CD2F20"/>
    <w:rsid w:val="00CD6B20"/>
    <w:rsid w:val="00CD6B44"/>
    <w:rsid w:val="00CE1339"/>
    <w:rsid w:val="00CE61CC"/>
    <w:rsid w:val="00CE6E42"/>
    <w:rsid w:val="00CF09F7"/>
    <w:rsid w:val="00CF20B7"/>
    <w:rsid w:val="00CF28FB"/>
    <w:rsid w:val="00CF32DA"/>
    <w:rsid w:val="00CF6692"/>
    <w:rsid w:val="00CF7441"/>
    <w:rsid w:val="00D00A1F"/>
    <w:rsid w:val="00D00D16"/>
    <w:rsid w:val="00D02936"/>
    <w:rsid w:val="00D03C6C"/>
    <w:rsid w:val="00D04760"/>
    <w:rsid w:val="00D04A95"/>
    <w:rsid w:val="00D06288"/>
    <w:rsid w:val="00D068C7"/>
    <w:rsid w:val="00D07D01"/>
    <w:rsid w:val="00D11248"/>
    <w:rsid w:val="00D11DFA"/>
    <w:rsid w:val="00D128A4"/>
    <w:rsid w:val="00D15131"/>
    <w:rsid w:val="00D15F36"/>
    <w:rsid w:val="00D16FA2"/>
    <w:rsid w:val="00D20321"/>
    <w:rsid w:val="00D20954"/>
    <w:rsid w:val="00D21C39"/>
    <w:rsid w:val="00D21FC6"/>
    <w:rsid w:val="00D2243A"/>
    <w:rsid w:val="00D33393"/>
    <w:rsid w:val="00D33D36"/>
    <w:rsid w:val="00D3448E"/>
    <w:rsid w:val="00D34D94"/>
    <w:rsid w:val="00D361D0"/>
    <w:rsid w:val="00D36D46"/>
    <w:rsid w:val="00D409E2"/>
    <w:rsid w:val="00D427D7"/>
    <w:rsid w:val="00D44E62"/>
    <w:rsid w:val="00D506D2"/>
    <w:rsid w:val="00D51570"/>
    <w:rsid w:val="00D5211A"/>
    <w:rsid w:val="00D52F06"/>
    <w:rsid w:val="00D556AD"/>
    <w:rsid w:val="00D60381"/>
    <w:rsid w:val="00D616DE"/>
    <w:rsid w:val="00D61B0C"/>
    <w:rsid w:val="00D62201"/>
    <w:rsid w:val="00D651D1"/>
    <w:rsid w:val="00D6569C"/>
    <w:rsid w:val="00D717BB"/>
    <w:rsid w:val="00D7226B"/>
    <w:rsid w:val="00D72707"/>
    <w:rsid w:val="00D75A9C"/>
    <w:rsid w:val="00D76466"/>
    <w:rsid w:val="00D76B72"/>
    <w:rsid w:val="00D90871"/>
    <w:rsid w:val="00D91363"/>
    <w:rsid w:val="00D9155F"/>
    <w:rsid w:val="00D9403F"/>
    <w:rsid w:val="00D959B4"/>
    <w:rsid w:val="00DA2A5B"/>
    <w:rsid w:val="00DA44DE"/>
    <w:rsid w:val="00DA47A5"/>
    <w:rsid w:val="00DA5493"/>
    <w:rsid w:val="00DB33EA"/>
    <w:rsid w:val="00DB620A"/>
    <w:rsid w:val="00DC0575"/>
    <w:rsid w:val="00DC2F22"/>
    <w:rsid w:val="00DC3832"/>
    <w:rsid w:val="00DC5658"/>
    <w:rsid w:val="00DC57B3"/>
    <w:rsid w:val="00DC7A51"/>
    <w:rsid w:val="00DD3103"/>
    <w:rsid w:val="00DD34F8"/>
    <w:rsid w:val="00DD3B1E"/>
    <w:rsid w:val="00DE5B5F"/>
    <w:rsid w:val="00E00696"/>
    <w:rsid w:val="00E03651"/>
    <w:rsid w:val="00E036C4"/>
    <w:rsid w:val="00E03808"/>
    <w:rsid w:val="00E060C2"/>
    <w:rsid w:val="00E06324"/>
    <w:rsid w:val="00E12FB0"/>
    <w:rsid w:val="00E14814"/>
    <w:rsid w:val="00E1591B"/>
    <w:rsid w:val="00E16605"/>
    <w:rsid w:val="00E16A50"/>
    <w:rsid w:val="00E210DF"/>
    <w:rsid w:val="00E23DB0"/>
    <w:rsid w:val="00E249D5"/>
    <w:rsid w:val="00E26F73"/>
    <w:rsid w:val="00E30DA3"/>
    <w:rsid w:val="00E33C68"/>
    <w:rsid w:val="00E3473C"/>
    <w:rsid w:val="00E34EEB"/>
    <w:rsid w:val="00E3687C"/>
    <w:rsid w:val="00E400AD"/>
    <w:rsid w:val="00E441AA"/>
    <w:rsid w:val="00E44EB9"/>
    <w:rsid w:val="00E46358"/>
    <w:rsid w:val="00E471DC"/>
    <w:rsid w:val="00E50EB4"/>
    <w:rsid w:val="00E52A77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72811"/>
    <w:rsid w:val="00E72C6C"/>
    <w:rsid w:val="00E7387D"/>
    <w:rsid w:val="00E73D53"/>
    <w:rsid w:val="00E7415B"/>
    <w:rsid w:val="00E75111"/>
    <w:rsid w:val="00E77296"/>
    <w:rsid w:val="00E91E4C"/>
    <w:rsid w:val="00E93763"/>
    <w:rsid w:val="00E96C4C"/>
    <w:rsid w:val="00EA0F23"/>
    <w:rsid w:val="00EA0F52"/>
    <w:rsid w:val="00EA2AAE"/>
    <w:rsid w:val="00EA2EC0"/>
    <w:rsid w:val="00EA39C6"/>
    <w:rsid w:val="00EA427A"/>
    <w:rsid w:val="00EA5CF8"/>
    <w:rsid w:val="00EA723B"/>
    <w:rsid w:val="00EB6350"/>
    <w:rsid w:val="00EB640F"/>
    <w:rsid w:val="00EB6694"/>
    <w:rsid w:val="00EB687A"/>
    <w:rsid w:val="00EC21E7"/>
    <w:rsid w:val="00EC28AD"/>
    <w:rsid w:val="00EC2966"/>
    <w:rsid w:val="00EC2F62"/>
    <w:rsid w:val="00EC3729"/>
    <w:rsid w:val="00EC4F10"/>
    <w:rsid w:val="00EC62EB"/>
    <w:rsid w:val="00EC6E9F"/>
    <w:rsid w:val="00EC7044"/>
    <w:rsid w:val="00ED44F0"/>
    <w:rsid w:val="00ED4B33"/>
    <w:rsid w:val="00ED6CCF"/>
    <w:rsid w:val="00ED7C88"/>
    <w:rsid w:val="00ED7DD6"/>
    <w:rsid w:val="00EE060B"/>
    <w:rsid w:val="00EE15A1"/>
    <w:rsid w:val="00EE2A7C"/>
    <w:rsid w:val="00EE2C42"/>
    <w:rsid w:val="00EE341B"/>
    <w:rsid w:val="00EE4359"/>
    <w:rsid w:val="00EE4453"/>
    <w:rsid w:val="00EE5FCE"/>
    <w:rsid w:val="00EE6BBD"/>
    <w:rsid w:val="00EE6E1E"/>
    <w:rsid w:val="00EE705F"/>
    <w:rsid w:val="00EE7B3D"/>
    <w:rsid w:val="00EF1462"/>
    <w:rsid w:val="00EF54FD"/>
    <w:rsid w:val="00EF79AC"/>
    <w:rsid w:val="00EF7AFB"/>
    <w:rsid w:val="00F103F1"/>
    <w:rsid w:val="00F13112"/>
    <w:rsid w:val="00F16996"/>
    <w:rsid w:val="00F16FE6"/>
    <w:rsid w:val="00F20088"/>
    <w:rsid w:val="00F20705"/>
    <w:rsid w:val="00F238BD"/>
    <w:rsid w:val="00F24992"/>
    <w:rsid w:val="00F32F2F"/>
    <w:rsid w:val="00F33F3F"/>
    <w:rsid w:val="00F34E65"/>
    <w:rsid w:val="00F35BDD"/>
    <w:rsid w:val="00F403FD"/>
    <w:rsid w:val="00F41BA5"/>
    <w:rsid w:val="00F41E72"/>
    <w:rsid w:val="00F45BDF"/>
    <w:rsid w:val="00F50300"/>
    <w:rsid w:val="00F52B4B"/>
    <w:rsid w:val="00F56E39"/>
    <w:rsid w:val="00F623E9"/>
    <w:rsid w:val="00F62F4D"/>
    <w:rsid w:val="00F63951"/>
    <w:rsid w:val="00F63C86"/>
    <w:rsid w:val="00F679DE"/>
    <w:rsid w:val="00F714D0"/>
    <w:rsid w:val="00F714EF"/>
    <w:rsid w:val="00F75335"/>
    <w:rsid w:val="00F766BE"/>
    <w:rsid w:val="00F77A06"/>
    <w:rsid w:val="00F77EB9"/>
    <w:rsid w:val="00F80635"/>
    <w:rsid w:val="00F815D1"/>
    <w:rsid w:val="00F81E7E"/>
    <w:rsid w:val="00F81F0F"/>
    <w:rsid w:val="00F825F4"/>
    <w:rsid w:val="00F837DF"/>
    <w:rsid w:val="00F84FFE"/>
    <w:rsid w:val="00F92AA1"/>
    <w:rsid w:val="00F932DE"/>
    <w:rsid w:val="00F932EF"/>
    <w:rsid w:val="00F933F1"/>
    <w:rsid w:val="00F963DD"/>
    <w:rsid w:val="00F9641A"/>
    <w:rsid w:val="00F97004"/>
    <w:rsid w:val="00FA2045"/>
    <w:rsid w:val="00FA6B0B"/>
    <w:rsid w:val="00FA7A66"/>
    <w:rsid w:val="00FB04AE"/>
    <w:rsid w:val="00FB059E"/>
    <w:rsid w:val="00FB1AA9"/>
    <w:rsid w:val="00FB4B5A"/>
    <w:rsid w:val="00FB5963"/>
    <w:rsid w:val="00FB5DAA"/>
    <w:rsid w:val="00FB7454"/>
    <w:rsid w:val="00FB7B29"/>
    <w:rsid w:val="00FC04B9"/>
    <w:rsid w:val="00FC161A"/>
    <w:rsid w:val="00FC23D5"/>
    <w:rsid w:val="00FC38A4"/>
    <w:rsid w:val="00FC498F"/>
    <w:rsid w:val="00FC4C1A"/>
    <w:rsid w:val="00FC4DF0"/>
    <w:rsid w:val="00FC6468"/>
    <w:rsid w:val="00FC6D49"/>
    <w:rsid w:val="00FD1A31"/>
    <w:rsid w:val="00FD4922"/>
    <w:rsid w:val="00FD6461"/>
    <w:rsid w:val="00FE0281"/>
    <w:rsid w:val="00FE7083"/>
    <w:rsid w:val="00FF00BA"/>
    <w:rsid w:val="00FF019F"/>
    <w:rsid w:val="00FF1B2A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4F0781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4F0781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F0781"/>
  </w:style>
  <w:style w:type="character" w:customStyle="1" w:styleId="EndNoteBibliographyChar">
    <w:name w:val="EndNote Bibliography Char"/>
    <w:basedOn w:val="DefaultParagraphFont"/>
    <w:link w:val="EndNoteBibliography"/>
    <w:rsid w:val="004F0781"/>
    <w:rPr>
      <w:rFonts w:ascii="Calibri" w:hAnsi="Calibri" w:cs="Calibri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075D49"/>
  </w:style>
  <w:style w:type="character" w:styleId="UnresolvedMention">
    <w:name w:val="Unresolved Mention"/>
    <w:basedOn w:val="DefaultParagraphFont"/>
    <w:uiPriority w:val="99"/>
    <w:semiHidden/>
    <w:unhideWhenUsed/>
    <w:rsid w:val="000A1A6D"/>
    <w:rPr>
      <w:color w:val="605E5C"/>
      <w:shd w:val="clear" w:color="auto" w:fill="E1DFDD"/>
    </w:rPr>
  </w:style>
  <w:style w:type="paragraph" w:styleId="Quote">
    <w:name w:val="Quote"/>
    <w:basedOn w:val="Normal"/>
    <w:next w:val="Normal"/>
    <w:link w:val="QuoteChar"/>
    <w:uiPriority w:val="29"/>
    <w:qFormat/>
    <w:rsid w:val="00846086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46086"/>
    <w:rPr>
      <w:rFonts w:ascii="Calibri" w:hAnsi="Calibri" w:cs="Calibri"/>
      <w:i/>
      <w:iCs/>
      <w:color w:val="404040" w:themeColor="text1" w:themeTint="B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ec364@drexel.ed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mailto:tis35@drexel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emilyashcraft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F5E9B50-9C12-46EC-A7F6-6C51B960CD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287</Words>
  <Characters>24437</Characters>
  <Application>Microsoft Office Word</Application>
  <DocSecurity>0</DocSecurity>
  <Lines>203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2866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10-19T02:37:00Z</dcterms:created>
  <dcterms:modified xsi:type="dcterms:W3CDTF">2018-11-20T16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